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AA8BF" w14:textId="648C67A1" w:rsidR="003852D0" w:rsidRDefault="003852D0" w:rsidP="003852D0">
      <w:pPr>
        <w:spacing w:line="480" w:lineRule="auto"/>
        <w:rPr>
          <w:bCs/>
        </w:rPr>
      </w:pPr>
      <w:r>
        <w:rPr>
          <w:bCs/>
        </w:rPr>
        <w:t xml:space="preserve">Article Type:  </w:t>
      </w:r>
      <w:r w:rsidR="00A8459C">
        <w:rPr>
          <w:bCs/>
        </w:rPr>
        <w:t xml:space="preserve">Article </w:t>
      </w:r>
    </w:p>
    <w:p w14:paraId="60F3335D" w14:textId="77777777" w:rsidR="003852D0" w:rsidRDefault="003852D0" w:rsidP="003852D0">
      <w:pPr>
        <w:spacing w:line="480" w:lineRule="auto"/>
        <w:rPr>
          <w:bCs/>
        </w:rPr>
      </w:pPr>
    </w:p>
    <w:p w14:paraId="5CC4E593" w14:textId="6129F0A8" w:rsidR="00485D4D" w:rsidRPr="003852D0" w:rsidRDefault="003852D0" w:rsidP="003852D0">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3852D0">
      <w:pPr>
        <w:spacing w:line="480" w:lineRule="auto"/>
      </w:pPr>
    </w:p>
    <w:p w14:paraId="4B476EA9" w14:textId="2287820F" w:rsidR="000432DD" w:rsidRDefault="000432DD" w:rsidP="003852D0">
      <w:pPr>
        <w:spacing w:line="480" w:lineRule="auto"/>
      </w:pPr>
      <w:r>
        <w:t>Running Head:  Shoreline rotenone application in small impoundments</w:t>
      </w:r>
    </w:p>
    <w:p w14:paraId="516FBDA7" w14:textId="77777777" w:rsidR="000432DD" w:rsidRDefault="000432DD" w:rsidP="003852D0">
      <w:pPr>
        <w:spacing w:line="480" w:lineRule="auto"/>
      </w:pPr>
    </w:p>
    <w:p w14:paraId="38787006" w14:textId="09B1B6D1" w:rsidR="003852D0" w:rsidRPr="00DA62E1" w:rsidRDefault="003852D0" w:rsidP="003852D0">
      <w:pPr>
        <w:spacing w:line="480" w:lineRule="auto"/>
      </w:pPr>
      <w:r>
        <w:t>Authors:  Tyler Steven Coleman</w:t>
      </w:r>
      <w:r>
        <w:softHyphen/>
      </w:r>
      <w:proofErr w:type="gramStart"/>
      <w:r>
        <w:rPr>
          <w:vertAlign w:val="superscript"/>
        </w:rPr>
        <w:t>1</w:t>
      </w:r>
      <w:r w:rsidR="002736F1">
        <w:rPr>
          <w:vertAlign w:val="superscript"/>
        </w:rPr>
        <w:t>,</w:t>
      </w:r>
      <w:r>
        <w:rPr>
          <w:vertAlign w:val="superscript"/>
        </w:rPr>
        <w:t>a</w:t>
      </w:r>
      <w:proofErr w:type="gramEnd"/>
      <w:r w:rsidR="002736F1">
        <w:rPr>
          <w:vertAlign w:val="superscript"/>
        </w:rPr>
        <w:t>,</w:t>
      </w:r>
      <w:r>
        <w:rPr>
          <w:vertAlign w:val="superscript"/>
        </w:rPr>
        <w:t>+</w:t>
      </w:r>
      <w:r>
        <w:t xml:space="preserve">, </w:t>
      </w:r>
      <w:r w:rsidR="00DA62E1">
        <w:t>Robert W. Eckelbecker</w:t>
      </w:r>
      <w:r w:rsidR="00DA62E1">
        <w:rPr>
          <w:vertAlign w:val="subscript"/>
        </w:rPr>
        <w:softHyphen/>
      </w:r>
      <w:r w:rsidR="00DA62E1">
        <w:softHyphen/>
      </w:r>
      <w:r w:rsidR="00DA62E1">
        <w:softHyphen/>
      </w:r>
      <w:r w:rsidR="00DA62E1">
        <w:rPr>
          <w:vertAlign w:val="subscript"/>
        </w:rPr>
        <w:softHyphen/>
      </w:r>
      <w:r w:rsidR="00DA62E1">
        <w:rPr>
          <w:vertAlign w:val="superscript"/>
        </w:rPr>
        <w:t>1,†</w:t>
      </w:r>
      <w:r w:rsidR="00DA62E1">
        <w:t xml:space="preserve">, </w:t>
      </w:r>
      <w:r w:rsidR="00A2252E">
        <w:t>Andrew K. Carlson</w:t>
      </w:r>
      <w:r w:rsidR="00A2252E">
        <w:softHyphen/>
      </w:r>
      <w:r w:rsidR="005A715E">
        <w:rPr>
          <w:vertAlign w:val="superscript"/>
        </w:rPr>
        <w:t>2</w:t>
      </w:r>
      <w:r w:rsidR="00A2252E">
        <w:t>,</w:t>
      </w:r>
      <w:r w:rsidR="00DA62E1">
        <w:t xml:space="preserve"> </w:t>
      </w:r>
      <w:r>
        <w:t>Dennis R. DeVries</w:t>
      </w:r>
      <w:r w:rsidR="005A715E">
        <w:rPr>
          <w:vertAlign w:val="superscript"/>
        </w:rPr>
        <w:t>1</w:t>
      </w:r>
      <w:r>
        <w:t>, Russell A. Wright</w:t>
      </w:r>
      <w:r w:rsidR="005A715E">
        <w:rPr>
          <w:vertAlign w:val="superscript"/>
        </w:rPr>
        <w:t>1</w:t>
      </w:r>
      <w:r w:rsidR="00DA62E1">
        <w:t xml:space="preserve">, </w:t>
      </w:r>
      <w:r w:rsidR="00FD77AB">
        <w:t>Benjamin A. Staton</w:t>
      </w:r>
      <w:r w:rsidR="002736F1">
        <w:rPr>
          <w:vertAlign w:val="superscript"/>
        </w:rPr>
        <w:t>1,</w:t>
      </w:r>
      <w:r w:rsidR="00955134">
        <w:rPr>
          <w:vertAlign w:val="superscript"/>
        </w:rPr>
        <w:t>◊</w:t>
      </w:r>
      <w:r w:rsidR="00FD77AB">
        <w:t xml:space="preserve">, </w:t>
      </w:r>
      <w:r w:rsidR="000B18C1">
        <w:t>Stephen W. Parker</w:t>
      </w:r>
      <w:r w:rsidR="000B18C1">
        <w:rPr>
          <w:vertAlign w:val="superscript"/>
        </w:rPr>
        <w:t>3</w:t>
      </w:r>
      <w:r w:rsidR="000B18C1">
        <w:rPr>
          <w:vertAlign w:val="superscript"/>
        </w:rPr>
        <w:softHyphen/>
      </w:r>
      <w:r w:rsidR="000B18C1">
        <w:rPr>
          <w:vertAlign w:val="superscript"/>
        </w:rPr>
        <w:softHyphen/>
      </w:r>
      <w:r w:rsidR="000B18C1">
        <w:t>, C</w:t>
      </w:r>
      <w:r w:rsidR="00FD77AB">
        <w:t xml:space="preserve">ollin </w:t>
      </w:r>
      <w:r w:rsidR="005A3179">
        <w:t xml:space="preserve">R. </w:t>
      </w:r>
      <w:r w:rsidR="00FD77AB">
        <w:t>Chittam</w:t>
      </w:r>
      <w:r w:rsidR="00395720">
        <w:rPr>
          <w:vertAlign w:val="superscript"/>
        </w:rPr>
        <w:t>1</w:t>
      </w:r>
      <w:r w:rsidR="00955134">
        <w:rPr>
          <w:vertAlign w:val="superscript"/>
        </w:rPr>
        <w:t>,∞</w:t>
      </w:r>
      <w:r w:rsidR="00FD77AB">
        <w:t>,</w:t>
      </w:r>
      <w:r w:rsidR="00305BD1">
        <w:t xml:space="preserve"> Richard G. Lovell</w:t>
      </w:r>
      <w:r w:rsidR="00955134">
        <w:rPr>
          <w:vertAlign w:val="superscript"/>
        </w:rPr>
        <w:t>4</w:t>
      </w:r>
      <w:r w:rsidR="00DA62E1">
        <w:t>, Matthew J. Catalano</w:t>
      </w:r>
      <w:r w:rsidR="00DA62E1">
        <w:rPr>
          <w:vertAlign w:val="superscript"/>
        </w:rPr>
        <w:t>1</w:t>
      </w:r>
    </w:p>
    <w:p w14:paraId="296D849F" w14:textId="77777777" w:rsidR="00305BD1" w:rsidRPr="00305BD1" w:rsidRDefault="00305BD1" w:rsidP="003852D0">
      <w:pPr>
        <w:spacing w:line="480" w:lineRule="auto"/>
      </w:pPr>
    </w:p>
    <w:p w14:paraId="3EE074E4" w14:textId="5A063893" w:rsidR="00FD77AB" w:rsidRDefault="005A715E" w:rsidP="003852D0">
      <w:pPr>
        <w:spacing w:line="480" w:lineRule="auto"/>
      </w:pPr>
      <w:r>
        <w:rPr>
          <w:vertAlign w:val="superscript"/>
        </w:rPr>
        <w:t>1</w:t>
      </w:r>
      <w:r w:rsidR="00FD77AB">
        <w:t>School of Fisheries, Aquaculture, and Aquatic Sciences, Auburn University,</w:t>
      </w:r>
      <w:r w:rsidR="002736F1">
        <w:t xml:space="preserve"> 203 Swingle Hall,</w:t>
      </w:r>
      <w:r w:rsidR="00FD77AB">
        <w:t xml:space="preserve"> Auburn AL 36849</w:t>
      </w:r>
      <w:r w:rsidR="003A343E">
        <w:t>, USA</w:t>
      </w:r>
    </w:p>
    <w:p w14:paraId="58F62CD0" w14:textId="79CD7D7E" w:rsidR="00FD77AB" w:rsidRDefault="005A715E" w:rsidP="003852D0">
      <w:pPr>
        <w:spacing w:line="480" w:lineRule="auto"/>
      </w:pPr>
      <w:r>
        <w:rPr>
          <w:vertAlign w:val="superscript"/>
        </w:rPr>
        <w:t>2</w:t>
      </w:r>
      <w:r w:rsidR="00FD77AB">
        <w:t>U.</w:t>
      </w:r>
      <w:r w:rsidR="00F964FC">
        <w:t xml:space="preserve"> </w:t>
      </w:r>
      <w:r w:rsidR="00FD77AB">
        <w:t>S. Geological Survey, Florida Cooperative</w:t>
      </w:r>
      <w:r w:rsidR="00F964FC">
        <w:t xml:space="preserve"> Fish and Wildlife</w:t>
      </w:r>
      <w:r w:rsidR="00FD77AB">
        <w:t xml:space="preserve"> Research Unit, </w:t>
      </w:r>
      <w:r w:rsidR="00F964FC">
        <w:t xml:space="preserve">School of Forest, Fisheries, and Geomatics Sciences, </w:t>
      </w:r>
      <w:r w:rsidR="00FD77AB">
        <w:t>University of Florida,</w:t>
      </w:r>
      <w:r w:rsidR="00F964FC">
        <w:t xml:space="preserve"> 2295 Mowry Road,</w:t>
      </w:r>
      <w:r w:rsidR="00FD77AB">
        <w:t xml:space="preserve"> Gainesville, F</w:t>
      </w:r>
      <w:r w:rsidR="00F964FC">
        <w:t>lorida</w:t>
      </w:r>
      <w:r w:rsidR="00FD77AB">
        <w:t xml:space="preserve"> 32611</w:t>
      </w:r>
      <w:r w:rsidR="003A2869">
        <w:t>, USA</w:t>
      </w:r>
    </w:p>
    <w:p w14:paraId="3BB8C053" w14:textId="248FE3E3" w:rsidR="00D13690" w:rsidRDefault="00955134" w:rsidP="003852D0">
      <w:pPr>
        <w:spacing w:line="480" w:lineRule="auto"/>
      </w:pPr>
      <w:r>
        <w:rPr>
          <w:vertAlign w:val="superscript"/>
        </w:rPr>
        <w:t>3</w:t>
      </w:r>
      <w:r w:rsidR="00D13690">
        <w:t>Department of Wildlife Ecology and Conservation, University of Florida,</w:t>
      </w:r>
      <w:r w:rsidR="002736F1">
        <w:t xml:space="preserve"> 110 </w:t>
      </w:r>
      <w:proofErr w:type="spellStart"/>
      <w:r w:rsidR="002736F1">
        <w:t>Newins</w:t>
      </w:r>
      <w:proofErr w:type="spellEnd"/>
      <w:r w:rsidR="002736F1">
        <w:t>-Ziegler Hall,</w:t>
      </w:r>
      <w:r w:rsidR="00D13690">
        <w:t xml:space="preserve"> Gainesville, FL 32611</w:t>
      </w:r>
      <w:r w:rsidR="003A2869">
        <w:t>, USA</w:t>
      </w:r>
    </w:p>
    <w:p w14:paraId="349478AC" w14:textId="3B503245" w:rsidR="00305BD1" w:rsidRPr="00305BD1" w:rsidRDefault="00955134" w:rsidP="003852D0">
      <w:pPr>
        <w:spacing w:line="480" w:lineRule="auto"/>
      </w:pPr>
      <w:r>
        <w:rPr>
          <w:vertAlign w:val="superscript"/>
        </w:rPr>
        <w:t>4</w:t>
      </w:r>
      <w:r w:rsidR="00305BD1">
        <w:t>Alabama Department of Conservation and Natural Resources, Auburn, AL 36830</w:t>
      </w:r>
      <w:r w:rsidR="003A2869">
        <w:t>, USA</w:t>
      </w:r>
    </w:p>
    <w:p w14:paraId="1415882C" w14:textId="5D945632" w:rsidR="003852D0" w:rsidRDefault="003852D0" w:rsidP="003852D0">
      <w:pPr>
        <w:spacing w:line="480" w:lineRule="auto"/>
      </w:pPr>
      <w:proofErr w:type="spellStart"/>
      <w:r>
        <w:rPr>
          <w:vertAlign w:val="superscript"/>
        </w:rPr>
        <w:t>a</w:t>
      </w:r>
      <w:r>
        <w:t>Corresponding</w:t>
      </w:r>
      <w:proofErr w:type="spellEnd"/>
      <w:r>
        <w:t xml:space="preserve"> Author</w:t>
      </w:r>
      <w:r w:rsidR="00955134">
        <w:t>:</w:t>
      </w:r>
      <w:r w:rsidR="00955134" w:rsidRPr="00955134">
        <w:rPr>
          <w:bCs/>
        </w:rPr>
        <w:t xml:space="preserve"> </w:t>
      </w:r>
      <w:r w:rsidR="00955134">
        <w:rPr>
          <w:bCs/>
        </w:rPr>
        <w:t xml:space="preserve"> </w:t>
      </w:r>
      <w:r w:rsidR="00B2303C" w:rsidRPr="00FA56D5">
        <w:rPr>
          <w:bCs/>
        </w:rPr>
        <w:t>tscoleman3@gmail.com</w:t>
      </w:r>
      <w:r w:rsidR="00B2303C">
        <w:rPr>
          <w:bCs/>
        </w:rPr>
        <w:t>; (716)777-0957</w:t>
      </w:r>
    </w:p>
    <w:p w14:paraId="64A26E44" w14:textId="5B87394A" w:rsidR="003852D0" w:rsidRDefault="003852D0" w:rsidP="003852D0">
      <w:pPr>
        <w:spacing w:line="480" w:lineRule="auto"/>
      </w:pPr>
      <w:r>
        <w:rPr>
          <w:vertAlign w:val="superscript"/>
        </w:rPr>
        <w:t>+</w:t>
      </w:r>
      <w:r>
        <w:t xml:space="preserve">Current Address:  </w:t>
      </w:r>
      <w:r w:rsidR="005A715E">
        <w:t xml:space="preserve">Florida Cooperative </w:t>
      </w:r>
      <w:r w:rsidR="002736F1">
        <w:t xml:space="preserve">Fish and Wildlife </w:t>
      </w:r>
      <w:r w:rsidR="005A715E">
        <w:t>Research Unit, Department of Wildlife Ecology and Conservation, University of Florida,</w:t>
      </w:r>
      <w:r w:rsidR="002736F1">
        <w:t xml:space="preserve"> 2295 Mowry Road,</w:t>
      </w:r>
      <w:r w:rsidR="005A715E">
        <w:t xml:space="preserve"> Gainesville, FL 32611</w:t>
      </w:r>
    </w:p>
    <w:p w14:paraId="39B5BC23" w14:textId="72B4D5CD" w:rsidR="00955134" w:rsidRDefault="00955134" w:rsidP="00955134">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737AF4D5" w14:textId="15F408F6" w:rsidR="00955134" w:rsidRDefault="00955134" w:rsidP="00955134">
      <w:pPr>
        <w:spacing w:line="480" w:lineRule="auto"/>
      </w:pPr>
      <w:r>
        <w:rPr>
          <w:vertAlign w:val="superscript"/>
        </w:rPr>
        <w:t>◊</w:t>
      </w:r>
      <w:r>
        <w:t>Current Address:  Fishery Science Department, Columbia River Inter-Tribal Fish Commission, 700 NE Multnomah St., Ste. 1200, Portland, OR 97232, USA</w:t>
      </w:r>
    </w:p>
    <w:p w14:paraId="1C9C6A03" w14:textId="456D2C74" w:rsidR="00020A23" w:rsidRDefault="00955134" w:rsidP="003852D0">
      <w:pPr>
        <w:spacing w:line="480" w:lineRule="auto"/>
      </w:pPr>
      <w:r>
        <w:rPr>
          <w:vertAlign w:val="superscript"/>
        </w:rPr>
        <w:t>∞</w:t>
      </w:r>
      <w:r>
        <w:t xml:space="preserve">Current Address:  </w:t>
      </w:r>
      <w:r w:rsidR="005A3179">
        <w:t>Black Belt Land Management, 7018 Brassie Bend, Montgomery, AL 36116, USA</w:t>
      </w:r>
    </w:p>
    <w:p w14:paraId="084F2D32" w14:textId="77777777" w:rsidR="005E6B80" w:rsidRDefault="005E6B80" w:rsidP="003852D0">
      <w:pPr>
        <w:spacing w:line="480" w:lineRule="auto"/>
      </w:pPr>
    </w:p>
    <w:p w14:paraId="2D390E4F" w14:textId="232F7F06" w:rsidR="00074202" w:rsidRDefault="00074202" w:rsidP="003852D0">
      <w:pPr>
        <w:spacing w:line="480" w:lineRule="auto"/>
        <w:rPr>
          <w:bCs/>
        </w:rPr>
      </w:pPr>
      <w:r>
        <w:rPr>
          <w:bCs/>
        </w:rPr>
        <w:t>Corresponding Author Phone:  716-777-0957</w:t>
      </w:r>
    </w:p>
    <w:p w14:paraId="7028D05C" w14:textId="379BB2FB" w:rsidR="00074202" w:rsidRDefault="00074202" w:rsidP="003852D0">
      <w:pPr>
        <w:spacing w:line="480" w:lineRule="auto"/>
        <w:rPr>
          <w:bCs/>
        </w:rPr>
      </w:pPr>
    </w:p>
    <w:p w14:paraId="6B2E225E" w14:textId="36866E8F" w:rsidR="00020A23" w:rsidRDefault="00020A23" w:rsidP="003852D0">
      <w:pPr>
        <w:spacing w:line="480" w:lineRule="auto"/>
        <w:rPr>
          <w:bCs/>
        </w:rPr>
      </w:pPr>
      <w:r>
        <w:rPr>
          <w:bCs/>
        </w:rPr>
        <w:t>Keywords</w:t>
      </w:r>
    </w:p>
    <w:p w14:paraId="5E4C4175" w14:textId="5752932F" w:rsidR="00020A23" w:rsidRDefault="00020A23" w:rsidP="003852D0">
      <w:pPr>
        <w:spacing w:line="480" w:lineRule="auto"/>
        <w:rPr>
          <w:bCs/>
        </w:rPr>
      </w:pPr>
      <w:r>
        <w:rPr>
          <w:bCs/>
        </w:rPr>
        <w:t xml:space="preserve">density-dependent; Largemouth Bass </w:t>
      </w:r>
      <w:r>
        <w:rPr>
          <w:bCs/>
          <w:i/>
          <w:iCs/>
        </w:rPr>
        <w:t>Micropterus salmoides</w:t>
      </w:r>
      <w:r>
        <w:rPr>
          <w:bCs/>
        </w:rPr>
        <w:t>; growth; small impoundment; fisheries management</w:t>
      </w:r>
    </w:p>
    <w:p w14:paraId="5C886042" w14:textId="76E1AB26" w:rsidR="002736F1" w:rsidRPr="002736F1" w:rsidRDefault="002736F1" w:rsidP="003852D0">
      <w:pPr>
        <w:spacing w:line="480" w:lineRule="auto"/>
        <w:rPr>
          <w:bCs/>
        </w:rPr>
      </w:pPr>
    </w:p>
    <w:p w14:paraId="2C5824E1" w14:textId="77777777" w:rsidR="002736F1" w:rsidRPr="002736F1" w:rsidRDefault="002736F1" w:rsidP="002736F1">
      <w:pPr>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4CC77E19" w14:textId="1C3D7015" w:rsidR="00074202" w:rsidRDefault="00074202" w:rsidP="003852D0">
      <w:pPr>
        <w:spacing w:line="480" w:lineRule="auto"/>
        <w:rPr>
          <w:bCs/>
        </w:rPr>
      </w:pPr>
    </w:p>
    <w:p w14:paraId="7C0197CA" w14:textId="64290921" w:rsidR="00074202" w:rsidRDefault="00074202" w:rsidP="003852D0">
      <w:pPr>
        <w:spacing w:line="480" w:lineRule="auto"/>
        <w:rPr>
          <w:bCs/>
        </w:rPr>
      </w:pPr>
    </w:p>
    <w:p w14:paraId="177B18B7" w14:textId="1601DCB7" w:rsidR="00074202" w:rsidRDefault="00074202" w:rsidP="003852D0">
      <w:pPr>
        <w:spacing w:line="480" w:lineRule="auto"/>
        <w:rPr>
          <w:bCs/>
        </w:rPr>
      </w:pPr>
    </w:p>
    <w:p w14:paraId="607D0FB3" w14:textId="38D04136" w:rsidR="003A2869" w:rsidRDefault="003A2869" w:rsidP="003852D0">
      <w:pPr>
        <w:spacing w:line="480" w:lineRule="auto"/>
        <w:rPr>
          <w:bCs/>
        </w:rPr>
      </w:pPr>
    </w:p>
    <w:p w14:paraId="28627FC6" w14:textId="65CC8986" w:rsidR="003A2869" w:rsidRDefault="003A2869" w:rsidP="003852D0">
      <w:pPr>
        <w:spacing w:line="480" w:lineRule="auto"/>
        <w:rPr>
          <w:bCs/>
        </w:rPr>
      </w:pPr>
    </w:p>
    <w:p w14:paraId="72C4B52A" w14:textId="7F670424" w:rsidR="003A2869" w:rsidRDefault="003A2869" w:rsidP="003852D0">
      <w:pPr>
        <w:spacing w:line="480" w:lineRule="auto"/>
        <w:rPr>
          <w:bCs/>
        </w:rPr>
      </w:pPr>
    </w:p>
    <w:p w14:paraId="1866B459" w14:textId="77777777" w:rsidR="00161E18" w:rsidRDefault="00161E18" w:rsidP="00536EF4">
      <w:pPr>
        <w:spacing w:line="480" w:lineRule="auto"/>
        <w:rPr>
          <w:bCs/>
        </w:rPr>
      </w:pPr>
    </w:p>
    <w:p w14:paraId="4B3F2309" w14:textId="26189707" w:rsidR="00536EF4" w:rsidRDefault="00B4255C" w:rsidP="00536EF4">
      <w:pPr>
        <w:spacing w:line="480" w:lineRule="auto"/>
      </w:pPr>
      <w:r>
        <w:lastRenderedPageBreak/>
        <w:t>&lt;A&gt;</w:t>
      </w:r>
      <w:r w:rsidR="00536EF4">
        <w:t>Abstract</w:t>
      </w:r>
    </w:p>
    <w:p w14:paraId="502FE949" w14:textId="29628696" w:rsidR="00536EF4" w:rsidRDefault="000267B2" w:rsidP="00536EF4">
      <w:pPr>
        <w:spacing w:line="480" w:lineRule="auto"/>
        <w:ind w:firstLine="720"/>
      </w:pPr>
      <w:r>
        <w:t>Reducing</w:t>
      </w:r>
      <w:r w:rsidR="00536EF4">
        <w:t xml:space="preserve"> Largemouth Bass </w:t>
      </w:r>
      <w:r w:rsidR="00536EF4" w:rsidRPr="0074245C">
        <w:t>recruitment</w:t>
      </w:r>
      <w:r>
        <w:t xml:space="preserve"> and therefore population density</w:t>
      </w:r>
      <w:r w:rsidR="00536EF4" w:rsidRPr="0074245C">
        <w:t xml:space="preserve"> </w:t>
      </w:r>
      <w:r w:rsidR="00536EF4">
        <w:t>could</w:t>
      </w:r>
      <w:r w:rsidR="00536EF4" w:rsidRPr="0074245C">
        <w:t xml:space="preserve"> benefit</w:t>
      </w:r>
      <w:r w:rsidR="00536EF4">
        <w:t xml:space="preserve"> recreational fisheries in small impoundments</w:t>
      </w:r>
      <w:r>
        <w:t xml:space="preserve"> by</w:t>
      </w:r>
      <w:r w:rsidR="00536EF4">
        <w:t xml:space="preserve"> improv</w:t>
      </w:r>
      <w:r>
        <w:t>ing</w:t>
      </w:r>
      <w:r w:rsidR="00536EF4">
        <w:t xml:space="preserve"> </w:t>
      </w:r>
      <w:r w:rsidR="006C1105">
        <w:t xml:space="preserve">individual </w:t>
      </w:r>
      <w:r w:rsidR="00536EF4">
        <w:t>growth rates</w:t>
      </w:r>
      <w:r w:rsidR="006C1105">
        <w:t xml:space="preserve"> </w:t>
      </w:r>
      <w:r w:rsidR="00536EF4">
        <w:t xml:space="preserve">and </w:t>
      </w:r>
      <w:r>
        <w:t xml:space="preserve">increasing the average size and condition </w:t>
      </w:r>
      <w:r w:rsidR="006C1105">
        <w:t>of Largemouth Bass</w:t>
      </w:r>
      <w:r w:rsidR="00536EF4">
        <w:t>.</w:t>
      </w:r>
      <w:r w:rsidR="003A6853">
        <w:t xml:space="preserve"> To achieve these effects, methods of Largemouth Bass recruitment control would need to not reduce productivity of their primary prey species, Bluegill.</w:t>
      </w:r>
      <w:r w:rsidR="00536EF4">
        <w:t xml:space="preserve"> We tested this hypothesis by evaluating the effects of shoreline rotenone application on Bluegill </w:t>
      </w:r>
      <w:r w:rsidR="00F66C4E">
        <w:t xml:space="preserve">and age-0 and age-1 Largemouth Bass </w:t>
      </w:r>
      <w:r w:rsidR="00536EF4">
        <w:t xml:space="preserve">density, growth, </w:t>
      </w:r>
      <w:r w:rsidR="00F66C4E">
        <w:t>and survival</w:t>
      </w:r>
      <w:r w:rsidR="00536EF4">
        <w:t xml:space="preserve"> in 20 Alabama small impoundments. Following treatment, Largemouth Bass</w:t>
      </w:r>
      <w:r w:rsidR="00F66C4E">
        <w:t xml:space="preserve"> age-0</w:t>
      </w:r>
      <w:r w:rsidR="00536EF4">
        <w:t xml:space="preserve"> densities </w:t>
      </w:r>
      <w:proofErr w:type="gramStart"/>
      <w:r w:rsidR="00EF6EF8">
        <w:t>declined</w:t>
      </w:r>
      <w:proofErr w:type="gramEnd"/>
      <w:r w:rsidR="00F66C4E">
        <w:t xml:space="preserve"> </w:t>
      </w:r>
      <w:r w:rsidR="00536EF4">
        <w:t xml:space="preserve">and mean age-1 length increased, whereas Bluegill </w:t>
      </w:r>
      <w:r w:rsidR="00EF6EF8">
        <w:t>populations</w:t>
      </w:r>
      <w:r w:rsidR="00536EF4">
        <w:t xml:space="preserve"> were </w:t>
      </w:r>
      <w:r w:rsidR="003A6853">
        <w:t>not significantly reduced</w:t>
      </w:r>
      <w:r w:rsidR="00536EF4">
        <w:t xml:space="preserve">. Our study suggests that shoreline rotenone application may be a valuable method for reducing Largemouth Bass </w:t>
      </w:r>
      <w:r w:rsidR="00EF6EF8">
        <w:t>recruitment and increasing Largemouth Bass age-1 growth</w:t>
      </w:r>
      <w:r w:rsidR="00536EF4">
        <w:t xml:space="preserve"> in small impoundments</w:t>
      </w:r>
      <w:r w:rsidR="00EF6EF8">
        <w:t xml:space="preserve">. However, </w:t>
      </w:r>
      <w:r w:rsidR="00536EF4">
        <w:t>further research is needed to</w:t>
      </w:r>
      <w:r w:rsidR="00EF6EF8">
        <w:t xml:space="preserve"> understand the effects of treatment on non-target fishes and</w:t>
      </w:r>
      <w:r w:rsidR="00536EF4">
        <w:t xml:space="preserve"> better assess the effects of </w:t>
      </w:r>
      <w:r w:rsidR="00E1215A">
        <w:t xml:space="preserve">factors such as </w:t>
      </w:r>
      <w:r w:rsidR="00536EF4">
        <w:t>impoundment surface area and treatment frequency and duration on the</w:t>
      </w:r>
      <w:r w:rsidR="00E1215A">
        <w:t xml:space="preserve"> ultimate</w:t>
      </w:r>
      <w:r w:rsidR="00536EF4">
        <w:t xml:space="preserve"> utility of the approach.</w:t>
      </w:r>
    </w:p>
    <w:p w14:paraId="421FF2DA" w14:textId="77777777" w:rsidR="00536EF4" w:rsidRDefault="00536EF4" w:rsidP="00536EF4">
      <w:pPr>
        <w:spacing w:line="480" w:lineRule="auto"/>
      </w:pPr>
    </w:p>
    <w:p w14:paraId="59156744" w14:textId="6FEC8462" w:rsidR="00536EF4" w:rsidRDefault="00B4255C" w:rsidP="00536EF4">
      <w:pPr>
        <w:spacing w:line="480" w:lineRule="auto"/>
      </w:pPr>
      <w:r>
        <w:t>&lt;A&gt;</w:t>
      </w:r>
      <w:r w:rsidR="00536EF4">
        <w:t>Introduction</w:t>
      </w:r>
    </w:p>
    <w:p w14:paraId="25277C10" w14:textId="0D5122CA" w:rsidR="00536EF4" w:rsidRPr="0049148B" w:rsidRDefault="00536EF4" w:rsidP="00536EF4">
      <w:pPr>
        <w:spacing w:line="480" w:lineRule="auto"/>
        <w:ind w:firstLine="720"/>
      </w:pPr>
      <w:r w:rsidRPr="0049148B">
        <w:t xml:space="preserve">Small impoundments (water bodies &lt;200 hectares [ha]) are ecologically, economically, and aesthetically important in the United States. In 2016, </w:t>
      </w:r>
      <w:r w:rsidR="00E1215A">
        <w:t xml:space="preserve">83% </w:t>
      </w:r>
      <w:r w:rsidR="00712B30">
        <w:t xml:space="preserve">or 24.6 million </w:t>
      </w:r>
      <w:r w:rsidR="00E1215A">
        <w:t>of all</w:t>
      </w:r>
      <w:r>
        <w:t xml:space="preserve"> U.S. </w:t>
      </w:r>
      <w:r w:rsidRPr="0049148B">
        <w:t>freshwater anglers</w:t>
      </w:r>
      <w:r w:rsidR="00712B30">
        <w:t xml:space="preserve"> </w:t>
      </w:r>
      <w:r w:rsidR="003A6853">
        <w:t>fished</w:t>
      </w:r>
      <w:r w:rsidRPr="0049148B">
        <w:t xml:space="preserve"> reservoirs, lakes, and ponds </w:t>
      </w:r>
      <w:r w:rsidRPr="0049148B">
        <w:fldChar w:fldCharType="begin"/>
      </w:r>
      <w:r w:rsidR="00B41E94">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rsidR="003A6853">
        <w:t xml:space="preserve">While there are many uses for small impoundments including aesthetics, irrigation, livestock watering, aquaculture, geothermal heating and cooling among others </w:t>
      </w:r>
      <w:r w:rsidR="003A6853">
        <w:fldChar w:fldCharType="begin"/>
      </w:r>
      <w:r w:rsidR="003A6853">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003A6853">
        <w:fldChar w:fldCharType="separate"/>
      </w:r>
      <w:r w:rsidR="003A6853">
        <w:rPr>
          <w:noProof/>
        </w:rPr>
        <w:t>(Willis and Neal 2012)</w:t>
      </w:r>
      <w:r w:rsidR="003A6853">
        <w:fldChar w:fldCharType="end"/>
      </w:r>
      <w:r w:rsidR="003A6853">
        <w:t>, r</w:t>
      </w:r>
      <w:r>
        <w:t xml:space="preserve">ecreational fishing is the most common use of the </w:t>
      </w:r>
      <w:r w:rsidRPr="0049148B">
        <w:t xml:space="preserve">nearly 9 million small impoundments in the continental United States </w:t>
      </w:r>
      <w:r w:rsidRPr="0049148B">
        <w:fldChar w:fldCharType="begin"/>
      </w:r>
      <w:r w:rsidR="00B41E94">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rsidR="003A6853">
        <w:t xml:space="preserve">. Fishing in small impoundments </w:t>
      </w:r>
      <w:r w:rsidRPr="0049148B">
        <w:t>generate</w:t>
      </w:r>
      <w:r w:rsidR="003A6853">
        <w:t>s</w:t>
      </w:r>
      <w:r w:rsidRPr="0049148B">
        <w:t xml:space="preserve"> significant</w:t>
      </w:r>
      <w:r>
        <w:t xml:space="preserve"> revenue via</w:t>
      </w:r>
      <w:r w:rsidRPr="0049148B">
        <w:t xml:space="preserve"> pay-to-</w:t>
      </w:r>
      <w:r w:rsidRPr="0049148B">
        <w:lastRenderedPageBreak/>
        <w:t xml:space="preserve">fish operations </w:t>
      </w:r>
      <w:r w:rsidRPr="0049148B">
        <w:fldChar w:fldCharType="begin"/>
      </w:r>
      <w:r w:rsidR="00B41E94">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rsidR="00A33777">
        <w:t>, facilitates the introduction to fishing for many first-time anglers,</w:t>
      </w:r>
      <w:r w:rsidRPr="0049148B">
        <w:t xml:space="preserve"> </w:t>
      </w:r>
      <w:r w:rsidR="00A33777">
        <w:t>and</w:t>
      </w:r>
      <w:r w:rsidRPr="0049148B">
        <w:t xml:space="preserve"> </w:t>
      </w:r>
      <w:r w:rsidR="00A33777">
        <w:t xml:space="preserve">provides </w:t>
      </w:r>
      <w:r w:rsidRPr="0049148B">
        <w:t xml:space="preserve">habitat for an array of animals and plants </w:t>
      </w:r>
      <w:r w:rsidRPr="0049148B">
        <w:fldChar w:fldCharType="begin"/>
      </w:r>
      <w:r w:rsidR="00B41E94">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76CF3BEA" w14:textId="4B753668" w:rsidR="00536EF4" w:rsidRPr="0049148B" w:rsidRDefault="00536EF4" w:rsidP="00536EF4">
      <w:pPr>
        <w:spacing w:line="480" w:lineRule="auto"/>
      </w:pPr>
      <w:r w:rsidRPr="0049148B">
        <w:tab/>
        <w:t xml:space="preserve">Largemouth Bass </w:t>
      </w:r>
      <w:r w:rsidRPr="0049148B">
        <w:rPr>
          <w:i/>
        </w:rPr>
        <w:t>Micropterus salmoides</w:t>
      </w:r>
      <w:r w:rsidR="00712B30">
        <w:rPr>
          <w:i/>
        </w:rPr>
        <w:t xml:space="preserve"> </w:t>
      </w:r>
      <w:r w:rsidR="00712B30">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rsidR="00B41E94">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rsidR="004F41A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 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rsidR="00712B30">
        <w:t>b</w:t>
      </w:r>
      <w:r w:rsidRPr="0049148B">
        <w:t xml:space="preserve">ass is a top-level piscivore that is the most sought-after, economically significant, and heavily managed fish in North America </w:t>
      </w:r>
      <w:r w:rsidRPr="0049148B">
        <w:fldChar w:fldCharType="begin"/>
      </w:r>
      <w:r w:rsidR="004F41A8">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t>8</w:t>
      </w:r>
      <w:r w:rsidRPr="0049148B">
        <w:t xml:space="preserve">). </w:t>
      </w:r>
      <w:r w:rsidR="00A33777">
        <w:t>Both b</w:t>
      </w:r>
      <w:r w:rsidRPr="0049148B">
        <w:t xml:space="preserve">ass and Bluegill are </w:t>
      </w:r>
      <w:r>
        <w:t>widespread</w:t>
      </w:r>
      <w:r w:rsidR="00A33777">
        <w:t xml:space="preserve">, </w:t>
      </w:r>
      <w:r w:rsidRPr="0049148B">
        <w:t>highly productive, popular sport fish</w:t>
      </w:r>
      <w:r>
        <w:t xml:space="preserve"> </w:t>
      </w:r>
      <w:r w:rsidRPr="0049148B">
        <w:fldChar w:fldCharType="begin"/>
      </w:r>
      <w:r w:rsidR="004F41A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073A7281" w14:textId="7F41B397" w:rsidR="00536EF4" w:rsidRPr="0049148B" w:rsidRDefault="00536EF4" w:rsidP="00536EF4">
      <w:pPr>
        <w:spacing w:line="480" w:lineRule="auto"/>
      </w:pPr>
      <w:r w:rsidRPr="0049148B">
        <w:tab/>
      </w:r>
      <w:r w:rsidR="00A33777">
        <w:t>Along with maintaining productive small impoundment habitats, f</w:t>
      </w:r>
      <w:r>
        <w:t>isheries m</w:t>
      </w:r>
      <w:r w:rsidRPr="0049148B">
        <w:t>anagement in small impoundments involves manipulating population densities to achieve desired growth rates</w:t>
      </w:r>
      <w:r w:rsidR="00A33777">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B41E94">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rsidR="00B41E94">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rsidR="00712B30">
        <w:t>b</w:t>
      </w:r>
      <w:r w:rsidRPr="0049148B">
        <w:t>ass and Bluegill to obtain “balanced” populations that optimize fish size and production to achieve sustainable harvest for both species</w:t>
      </w:r>
      <w:r>
        <w:t xml:space="preserve"> </w:t>
      </w:r>
      <w:r w:rsidRPr="0049148B">
        <w:fldChar w:fldCharType="begin"/>
      </w:r>
      <w:r w:rsidR="004F41A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rsidR="00712B30">
        <w:t>b</w:t>
      </w:r>
      <w:r w:rsidRPr="0049148B">
        <w:t xml:space="preserve">ass was historically one of the most common small impoundment management </w:t>
      </w:r>
      <w:r w:rsidRPr="0049148B">
        <w:lastRenderedPageBreak/>
        <w:t>problems</w:t>
      </w:r>
      <w:r>
        <w:t xml:space="preserve"> because it </w:t>
      </w:r>
      <w:r w:rsidRPr="0049148B">
        <w:t xml:space="preserve">reduced predation on Bluegill and </w:t>
      </w:r>
      <w:r w:rsidR="00712B30">
        <w:t xml:space="preserve">led to </w:t>
      </w:r>
      <w:r w:rsidR="00A33777">
        <w:t>excess</w:t>
      </w:r>
      <w:r w:rsidRPr="0049148B">
        <w:t xml:space="preserve"> Bluegill densitie</w:t>
      </w:r>
      <w:r>
        <w:t>s</w:t>
      </w:r>
      <w:r w:rsidR="00A33777">
        <w:t xml:space="preserve"> or “Bluegill crowded” conditions</w:t>
      </w:r>
      <w:r w:rsidRPr="0049148B">
        <w:t xml:space="preserve"> </w:t>
      </w:r>
      <w:r w:rsidRPr="0049148B">
        <w:fldChar w:fldCharType="begin"/>
      </w:r>
      <w:r w:rsidR="00B41E94">
        <w:instrText xml:space="preserve"> ADDIN ZOTERO_ITEM CSL_CITATION {"citationID":"lzTTqQ2R","properties":{"formattedCitation":"(Funk 1974; Willis et al. 2010)","plainCitation":"(Funk 1974; Willis et al. 2010)","noteIndex":0},"citationItems":[{"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Pr="0049148B">
        <w:t>(Funk 1974; Willis et al. 2010)</w:t>
      </w:r>
      <w:r w:rsidRPr="0049148B">
        <w:fldChar w:fldCharType="end"/>
      </w:r>
      <w:fldSimple w:instr=" ADDIN ZOTERO_TEMP "/>
      <w:r w:rsidRPr="0049148B">
        <w:t>. An overabundance of Bluegill can</w:t>
      </w:r>
      <w:r>
        <w:t xml:space="preserve"> reduce their growth rate and body condition </w:t>
      </w:r>
      <w:r w:rsidRPr="0049148B">
        <w:fldChar w:fldCharType="begin"/>
      </w:r>
      <w:r w:rsidR="00B41E94">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rsidR="00712B30">
        <w:t>b</w:t>
      </w:r>
      <w:r w:rsidRPr="0049148B">
        <w:t xml:space="preserve">ass recruitment via nest destruction </w:t>
      </w:r>
      <w:r w:rsidRPr="0049148B">
        <w:fldChar w:fldCharType="begin"/>
      </w:r>
      <w:r w:rsidR="00B41E94">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4F41A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Seco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rsidR="00712B30">
        <w:t>b</w:t>
      </w:r>
      <w:r w:rsidRPr="0049148B">
        <w:t xml:space="preserve">ass occupy similar habitats, </w:t>
      </w:r>
      <w:r w:rsidR="00712B30">
        <w:t>resulting in the potential for</w:t>
      </w:r>
      <w:r>
        <w:t xml:space="preserve"> </w:t>
      </w:r>
      <w:r w:rsidRPr="0049148B">
        <w:t xml:space="preserve">competition between </w:t>
      </w:r>
      <w:r>
        <w:t>these</w:t>
      </w:r>
      <w:r w:rsidRPr="0049148B">
        <w:t xml:space="preserve"> species </w:t>
      </w:r>
      <w:r w:rsidRPr="0049148B">
        <w:fldChar w:fldCharType="begin"/>
      </w:r>
      <w:r w:rsidR="004F41A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684760F4" w14:textId="6A410244" w:rsidR="00536EF4" w:rsidRPr="0049148B" w:rsidRDefault="00536EF4" w:rsidP="00536EF4">
      <w:pPr>
        <w:spacing w:line="480" w:lineRule="auto"/>
      </w:pPr>
      <w:r w:rsidRPr="0049148B">
        <w:tab/>
        <w:t xml:space="preserve">Over the last 30 years, </w:t>
      </w:r>
      <w:r w:rsidR="00712B30">
        <w:t>bass</w:t>
      </w:r>
      <w:r w:rsidRPr="0049148B">
        <w:t xml:space="preserve"> anglers across North America have increasingly adopted catch-and-release fishing</w:t>
      </w:r>
      <w:r>
        <w:t>, which has</w:t>
      </w:r>
      <w:r w:rsidR="00712B30">
        <w:t xml:space="preserve"> led to</w:t>
      </w:r>
      <w:r>
        <w:t xml:space="preserve"> increased bass densities and caused density</w:t>
      </w:r>
      <w:r w:rsidR="00712B30">
        <w:t>-</w:t>
      </w:r>
      <w:r>
        <w:t>dependent growth reductions in</w:t>
      </w:r>
      <w:r w:rsidR="00712B30">
        <w:t xml:space="preserve"> bass in</w:t>
      </w:r>
      <w:r>
        <w:t xml:space="preserve"> some systems</w:t>
      </w:r>
      <w:r w:rsidRPr="0049148B">
        <w:t xml:space="preserve"> </w:t>
      </w:r>
      <w:r w:rsidRPr="0049148B">
        <w:fldChar w:fldCharType="begin"/>
      </w:r>
      <w:r w:rsidR="004F41A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rsidR="00712B30">
        <w:t xml:space="preserve">of </w:t>
      </w:r>
      <w:r>
        <w:t>900</w:t>
      </w:r>
      <w:r w:rsidR="00712B30">
        <w:t>–</w:t>
      </w:r>
      <w:r>
        <w:t>3200</w:t>
      </w:r>
      <w:r w:rsidRPr="0049148B">
        <w:t xml:space="preserve"> eggs</w:t>
      </w:r>
      <w:r>
        <w:t>/kg</w:t>
      </w:r>
      <w:r w:rsidRPr="0049148B">
        <w:t xml:space="preserve"> body weight </w:t>
      </w:r>
      <w:r w:rsidR="00712B30">
        <w:t>(</w:t>
      </w:r>
      <w:r w:rsidRPr="0049148B">
        <w:fldChar w:fldCharType="begin"/>
      </w:r>
      <w:r w:rsidR="00B41E94">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publisher":"University of California Press, Berkeley","title":"Inland fishes of California","author":[{"family":"Moyle","given":"P. B."}],"issued":{"date-parts":[["1976"]]}}},{"id":2746,"uris":["http://zotero.org/users/4161640/items/9JTNX5TU",["http://zotero.org/users/4161640/items/9JTNX5TU"]],"itemData":{"id":2746,"type":"report","event-place":"Ann Arbor","number":"Report 1931","publisher":"Michigan, University of Michigan Library, Fisheries Research","publisher-place":"Ann Arbor","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004F41A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rsidR="00712B30">
        <w:t>b</w:t>
      </w:r>
      <w:r w:rsidRPr="0049148B">
        <w:t xml:space="preserve">ass and Bluegill </w:t>
      </w:r>
      <w:r w:rsidR="00BE1696">
        <w:t xml:space="preserve">in small impoundments </w:t>
      </w:r>
      <w:r w:rsidRPr="0049148B">
        <w:t xml:space="preserve">include aquatic macrophyte control, </w:t>
      </w:r>
      <w:r w:rsidR="00BE1696">
        <w:t>maintaining consistent fertility</w:t>
      </w:r>
      <w:r w:rsidRPr="0049148B">
        <w:t xml:space="preserve">, </w:t>
      </w:r>
      <w:r w:rsidR="00BE1696">
        <w:t>targeted harvest</w:t>
      </w:r>
      <w:r w:rsidRPr="0049148B">
        <w:t xml:space="preserve">, </w:t>
      </w:r>
      <w:r w:rsidR="00BE1696">
        <w:t xml:space="preserve">and </w:t>
      </w:r>
      <w:r>
        <w:t>recruitment reduction</w:t>
      </w:r>
      <w:r w:rsidRPr="0049148B">
        <w:t xml:space="preserve"> </w:t>
      </w:r>
      <w:r w:rsidRPr="0049148B">
        <w:fldChar w:fldCharType="begin"/>
      </w:r>
      <w:r w:rsidR="004F41A8">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rsidR="00B41E94">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catch-and-release fishing can make</w:t>
      </w:r>
      <w:r w:rsidR="00B61E34">
        <w:t xml:space="preserve"> management via</w:t>
      </w:r>
      <w:r>
        <w:t xml:space="preserve"> length limits less effective for </w:t>
      </w:r>
      <w:r w:rsidR="00B61E34">
        <w:t>b</w:t>
      </w:r>
      <w:r>
        <w:t xml:space="preserve">ass </w:t>
      </w:r>
      <w:r w:rsidRPr="0049148B">
        <w:fldChar w:fldCharType="begin"/>
      </w:r>
      <w:r w:rsidR="00B41E94">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rsidR="00BE1696">
        <w:t xml:space="preserve">high </w:t>
      </w:r>
      <w:r w:rsidRPr="0049148B">
        <w:t>annual recruitment of</w:t>
      </w:r>
      <w:r w:rsidRPr="002701FF">
        <w:t xml:space="preserve"> </w:t>
      </w:r>
      <w:r w:rsidR="00B61E34">
        <w:t>b</w:t>
      </w:r>
      <w:r w:rsidRPr="0049148B">
        <w:t xml:space="preserve">ass </w:t>
      </w:r>
      <w:r>
        <w:t>can increase density and</w:t>
      </w:r>
      <w:r w:rsidR="00BE1696">
        <w:t xml:space="preserve"> therefore</w:t>
      </w:r>
      <w:r>
        <w:t xml:space="preserve"> intraspecific competition</w:t>
      </w:r>
      <w:r w:rsidR="00BE1696">
        <w:t>,</w:t>
      </w:r>
      <w:r>
        <w:t xml:space="preserve"> prevent</w:t>
      </w:r>
      <w:r w:rsidR="00BE1696">
        <w:t>ing</w:t>
      </w:r>
      <w:r w:rsidRPr="0049148B">
        <w:t xml:space="preserve"> most individuals from growing to an </w:t>
      </w:r>
      <w:r w:rsidRPr="0049148B">
        <w:lastRenderedPageBreak/>
        <w:t xml:space="preserve">adequate size </w:t>
      </w:r>
      <w:r w:rsidRPr="0049148B">
        <w:fldChar w:fldCharType="begin"/>
      </w:r>
      <w:r w:rsidR="004F41A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rsidR="0012017F">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rsidR="00B61E34">
        <w:t>b</w:t>
      </w:r>
      <w:r w:rsidRPr="0049148B">
        <w:t>ass recruitme</w:t>
      </w:r>
      <w:r>
        <w:t>n</w:t>
      </w:r>
      <w:r w:rsidRPr="0049148B">
        <w:t xml:space="preserve">t. </w:t>
      </w:r>
    </w:p>
    <w:p w14:paraId="155F6349" w14:textId="075FC66B" w:rsidR="00536EF4" w:rsidRDefault="00536EF4" w:rsidP="00536EF4">
      <w:pPr>
        <w:spacing w:line="480" w:lineRule="auto"/>
      </w:pPr>
      <w:r w:rsidRPr="0049148B">
        <w:tab/>
        <w:t xml:space="preserve">One technique used to sample or control fish populations in small impoundments is rotenone application </w:t>
      </w:r>
      <w:r w:rsidRPr="0049148B">
        <w:fldChar w:fldCharType="begin"/>
      </w:r>
      <w:r w:rsidR="00B41E94">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w:t>
      </w:r>
      <w:r w:rsidR="00B61E34">
        <w:t>example</w:t>
      </w:r>
      <w:r>
        <w:t xml:space="preserve">, </w:t>
      </w:r>
      <w:r w:rsidRPr="0049148B">
        <w:fldChar w:fldCharType="begin"/>
      </w:r>
      <w:r w:rsidR="00B41E94">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rsidR="00B61E34">
        <w:t>b</w:t>
      </w:r>
      <w:r w:rsidRPr="0049148B">
        <w:t>ass densities in two 24</w:t>
      </w:r>
      <w:r>
        <w:t>–</w:t>
      </w:r>
      <w:r w:rsidRPr="0049148B">
        <w:t>28 ha impoundments</w:t>
      </w:r>
      <w:r>
        <w:t>, which</w:t>
      </w:r>
      <w:r w:rsidRPr="0049148B">
        <w:t xml:space="preserve"> </w:t>
      </w:r>
      <w:r w:rsidR="00B61E34">
        <w:t xml:space="preserve">led to </w:t>
      </w:r>
      <w:r w:rsidRPr="0049148B">
        <w:t xml:space="preserve">increased </w:t>
      </w:r>
      <w:r w:rsidR="00B61E34">
        <w:t>b</w:t>
      </w:r>
      <w:r w:rsidRPr="0049148B">
        <w:t>ass growth and improve</w:t>
      </w:r>
      <w:r>
        <w:t xml:space="preserve">d </w:t>
      </w:r>
      <w:r w:rsidRPr="0049148B">
        <w:t xml:space="preserve">Bluegill size structure and </w:t>
      </w:r>
      <w:r w:rsidR="00B61E34">
        <w:t>c</w:t>
      </w:r>
      <w:r w:rsidRPr="0049148B">
        <w:t xml:space="preserve">rappie </w:t>
      </w:r>
      <w:r w:rsidRPr="0049148B">
        <w:rPr>
          <w:i/>
          <w:iCs/>
        </w:rPr>
        <w:t>Pomoxis</w:t>
      </w:r>
      <w:r w:rsidRPr="0049148B">
        <w:t xml:space="preserve"> spp. recruitment. To date, no studies have evaluated shoreline rotenone treatments targeting </w:t>
      </w:r>
      <w:r w:rsidR="00B61E34">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rsidR="00B61E34">
        <w:t>b</w:t>
      </w:r>
      <w:r w:rsidRPr="0049148B">
        <w:t>ass densities</w:t>
      </w:r>
      <w:r>
        <w:t xml:space="preserve"> in small impoundments</w:t>
      </w:r>
      <w:r w:rsidRPr="0049148B">
        <w:t xml:space="preserve">, (2) investigate compensatory density-dependent responses of </w:t>
      </w:r>
      <w:r w:rsidR="00B61E34">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0770978D" w14:textId="77777777" w:rsidR="00536EF4" w:rsidRPr="00EF191B" w:rsidRDefault="00536EF4" w:rsidP="00536EF4">
      <w:pPr>
        <w:spacing w:line="480" w:lineRule="auto"/>
        <w:rPr>
          <w:sz w:val="22"/>
          <w:szCs w:val="22"/>
        </w:rPr>
      </w:pPr>
    </w:p>
    <w:p w14:paraId="0572C043" w14:textId="77777777" w:rsidR="00536EF4" w:rsidRDefault="00536EF4" w:rsidP="00536EF4">
      <w:pPr>
        <w:spacing w:line="480" w:lineRule="auto"/>
      </w:pPr>
      <w:r>
        <w:t>&lt;A&gt; Methods</w:t>
      </w:r>
    </w:p>
    <w:p w14:paraId="1E467B1F" w14:textId="65BBC30D" w:rsidR="00536EF4" w:rsidRDefault="00536EF4" w:rsidP="00536EF4">
      <w:pPr>
        <w:spacing w:line="480" w:lineRule="auto"/>
      </w:pPr>
      <w:r w:rsidRPr="00C05EE6">
        <w:rPr>
          <w:i/>
          <w:iCs/>
        </w:rPr>
        <w:t xml:space="preserve">Study </w:t>
      </w:r>
      <w:proofErr w:type="gramStart"/>
      <w:r>
        <w:rPr>
          <w:i/>
          <w:iCs/>
        </w:rPr>
        <w:t>site</w:t>
      </w:r>
      <w:r w:rsidRPr="00C05EE6">
        <w:rPr>
          <w:i/>
          <w:iCs/>
        </w:rPr>
        <w:t>.</w:t>
      </w:r>
      <w:r w:rsidR="00475A6C">
        <w:t>—</w:t>
      </w:r>
      <w:proofErr w:type="gramEnd"/>
      <w:r>
        <w:t xml:space="preserve">We used 20 small impoundments ranging from 0.7–48 ha for this study; </w:t>
      </w:r>
      <w:r w:rsidR="00B61E34">
        <w:t>we grouped</w:t>
      </w:r>
      <w:r>
        <w:t xml:space="preserve"> impoundments into “small-sized” (&lt; 12 ha) and “large-sized” (&gt; 33 ha; </w:t>
      </w:r>
      <w:r w:rsidRPr="00C77A17">
        <w:t>Table 1</w:t>
      </w:r>
      <w:r>
        <w:t>)</w:t>
      </w:r>
      <w:r w:rsidR="009F7966">
        <w:t>, hereafter referred to as simply small and large impoundments, respectively</w:t>
      </w:r>
      <w:r w:rsidR="00A436D0">
        <w:t>, until the discussion and management implications</w:t>
      </w:r>
      <w:r>
        <w:t>. Impoundments were located across central to southern Alabama on private lands</w:t>
      </w:r>
      <w:r w:rsidR="00B61E34">
        <w:t>,</w:t>
      </w:r>
      <w:r>
        <w:t xml:space="preserve"> those</w:t>
      </w:r>
      <w:r w:rsidR="00BE1696">
        <w:t xml:space="preserve"> publicly</w:t>
      </w:r>
      <w:r>
        <w:t xml:space="preserve"> owned </w:t>
      </w:r>
      <w:r w:rsidR="00BE1696">
        <w:t xml:space="preserve">and managed </w:t>
      </w:r>
      <w:r>
        <w:t>by the Alabama Department of Conservation and Natural Resources (ADCNR)</w:t>
      </w:r>
      <w:r w:rsidR="00B61E34">
        <w:t>,</w:t>
      </w:r>
      <w:r>
        <w:t xml:space="preserve"> or </w:t>
      </w:r>
      <w:r w:rsidR="00B61E34">
        <w:t xml:space="preserve">those owned by </w:t>
      </w:r>
      <w:r>
        <w:t xml:space="preserve">Auburn University </w:t>
      </w:r>
      <w:r w:rsidRPr="00245F66">
        <w:t>(</w:t>
      </w:r>
      <w:r w:rsidRPr="00A824FF">
        <w:t>Figure 1</w:t>
      </w:r>
      <w:r w:rsidRPr="00245F66">
        <w:t>).</w:t>
      </w:r>
      <w:r>
        <w:t xml:space="preserve"> Ten impoundments received shoreline rotenone application; the remaining ten impoundments </w:t>
      </w:r>
      <w:r w:rsidR="00B61E34">
        <w:t>served as</w:t>
      </w:r>
      <w:r>
        <w:t xml:space="preserve">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rsidR="00B61E34">
        <w:t>b</w:t>
      </w:r>
      <w:r>
        <w:t xml:space="preserve">ass </w:t>
      </w:r>
      <w:r>
        <w:lastRenderedPageBreak/>
        <w:t>and Bluegill densities.</w:t>
      </w:r>
      <w:r w:rsidR="00BE1696">
        <w:t xml:space="preserve"> Small impoundments were chosen to be treated</w:t>
      </w:r>
      <w:r w:rsidR="00366090">
        <w:t xml:space="preserve"> or not</w:t>
      </w:r>
      <w:r w:rsidR="00BE1696">
        <w:t xml:space="preserve"> based on ADCNR, private owner, and Auburn University requests.</w:t>
      </w:r>
      <w:r>
        <w:t xml:space="preserve"> We sampled impoundments </w:t>
      </w:r>
      <w:r w:rsidR="00B61E34">
        <w:t>during</w:t>
      </w:r>
      <w:r>
        <w:t xml:space="preserve"> spring 2017 </w:t>
      </w:r>
      <w:r w:rsidR="00B61E34">
        <w:t>through</w:t>
      </w:r>
      <w:r>
        <w:t xml:space="preserve"> spring 2019 for this study; </w:t>
      </w:r>
      <w:r w:rsidR="00B61E34">
        <w:t xml:space="preserve">we sampled using </w:t>
      </w:r>
      <w:r>
        <w:t xml:space="preserve">electrofishing each spring and </w:t>
      </w:r>
      <w:r w:rsidR="00B61E34">
        <w:t xml:space="preserve">applied </w:t>
      </w:r>
      <w:r>
        <w:t>rotenone treatment</w:t>
      </w:r>
      <w:r w:rsidR="00B61E34">
        <w:t>s</w:t>
      </w:r>
      <w:r>
        <w:t xml:space="preserve"> in the summers of 2017 and 2018,</w:t>
      </w:r>
      <w:r w:rsidR="00B61E34">
        <w:t xml:space="preserve"> which we</w:t>
      </w:r>
      <w:r>
        <w:t xml:space="preserve"> refer to as </w:t>
      </w:r>
      <w:r w:rsidR="00B61E34">
        <w:t>“</w:t>
      </w:r>
      <w:r>
        <w:t>treatment periods</w:t>
      </w:r>
      <w:r w:rsidR="00B61E34">
        <w:t>”</w:t>
      </w:r>
      <w:r>
        <w:t xml:space="preserve"> (Table 1). We included twelve impoundments (i.e., six controls/six treatments) in the first treatment period, with eight of those (i.e., four controls/four treatments) being included again in the second treatment period. We added eight more impoundments the second treatment period</w:t>
      </w:r>
      <w:r w:rsidR="00B61E34">
        <w:t>,</w:t>
      </w:r>
      <w:r>
        <w:t xml:space="preserve"> for a total of sixteen impoundments that period</w:t>
      </w:r>
      <w:r w:rsidR="009F7966">
        <w:t xml:space="preserve"> (Table 1)</w:t>
      </w:r>
      <w:r>
        <w:t>.</w:t>
      </w:r>
    </w:p>
    <w:p w14:paraId="10EE1142" w14:textId="77777777" w:rsidR="00536EF4" w:rsidRDefault="00536EF4" w:rsidP="00536EF4">
      <w:pPr>
        <w:spacing w:line="480" w:lineRule="auto"/>
      </w:pPr>
    </w:p>
    <w:p w14:paraId="1818BEE9" w14:textId="07CAD13E" w:rsidR="00536EF4" w:rsidRDefault="00536EF4" w:rsidP="00536EF4">
      <w:pPr>
        <w:tabs>
          <w:tab w:val="left" w:pos="920"/>
        </w:tabs>
        <w:spacing w:line="480" w:lineRule="auto"/>
      </w:pP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r w:rsidR="000A0822">
        <w:rPr>
          <w:iCs/>
        </w:rPr>
        <w:t>—</w:t>
      </w:r>
      <w:proofErr w:type="gramEnd"/>
      <w:r>
        <w:t xml:space="preserve">We used 5% </w:t>
      </w:r>
      <w:r w:rsidR="00DA7260">
        <w:t xml:space="preserve">biodegradable </w:t>
      </w:r>
      <w:r>
        <w:t>liquid</w:t>
      </w:r>
      <w:r w:rsidR="00DA7260">
        <w:t xml:space="preserve"> rotenone (</w:t>
      </w:r>
      <w:proofErr w:type="spellStart"/>
      <w:r w:rsidR="00DA7260">
        <w:t>Prenfish</w:t>
      </w:r>
      <w:proofErr w:type="spellEnd"/>
      <w:r w:rsidR="00DA7260">
        <w:t xml:space="preserve"> Fish Toxicant)</w:t>
      </w:r>
      <w:r>
        <w:t xml:space="preserve"> to target age-0 </w:t>
      </w:r>
      <w:r w:rsidR="00B61E34">
        <w:t>b</w:t>
      </w:r>
      <w:r>
        <w:t xml:space="preserve">ass. Juvenile </w:t>
      </w:r>
      <w:r w:rsidR="00B61E34">
        <w:t>b</w:t>
      </w:r>
      <w:r>
        <w:t xml:space="preserve">ass recruit </w:t>
      </w:r>
      <w:r w:rsidR="00475A6C">
        <w:t>in</w:t>
      </w:r>
      <w:r>
        <w:t xml:space="preserve"> littoral areas of impoundments after dispersing from male-guarded fry schools in late spring</w:t>
      </w:r>
      <w:r w:rsidR="00B61E34">
        <w:t xml:space="preserve"> </w:t>
      </w:r>
      <w:r w:rsidR="00B61E34">
        <w:fldChar w:fldCharType="begin"/>
      </w:r>
      <w:r w:rsidR="00B61E34">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B61E34">
        <w:fldChar w:fldCharType="separate"/>
      </w:r>
      <w:r w:rsidR="00B61E34">
        <w:rPr>
          <w:noProof/>
        </w:rPr>
        <w:t>(Kramer and Smith 1962; Jackson and Noble 1995)</w:t>
      </w:r>
      <w:r w:rsidR="00B61E34">
        <w:fldChar w:fldCharType="end"/>
      </w:r>
      <w:r>
        <w:t>, at which time they are highly vulnerable to shoreline rotenone application (McHugh 1990). Treatment impoundments received rotenone in 2017 only, in 2018 only, or both years (</w:t>
      </w:r>
      <w:r w:rsidRPr="00581D72">
        <w:t>Table 1</w:t>
      </w:r>
      <w:r>
        <w:t xml:space="preserve">). </w:t>
      </w:r>
      <w:r w:rsidR="00B61E34">
        <w:t>Two applications were used each year; t</w:t>
      </w:r>
      <w:r>
        <w:t xml:space="preserve">he first application was in May, with a follow-up application approximately 21 days later to ensure </w:t>
      </w:r>
      <w:r w:rsidR="00E74B2A">
        <w:t xml:space="preserve">that </w:t>
      </w:r>
      <w:r>
        <w:t xml:space="preserve">progeny of late-spawning fish </w:t>
      </w:r>
      <w:r w:rsidR="0086530A">
        <w:t>were</w:t>
      </w:r>
      <w:r>
        <w:t xml:space="preserve"> not missed. We applied liquid rotenone with a boat</w:t>
      </w:r>
      <w:r w:rsidR="00366090">
        <w:t xml:space="preserve"> outfitted with an injection system and</w:t>
      </w:r>
      <w:r>
        <w:t xml:space="preserve"> two 151-L tanks</w:t>
      </w:r>
      <w:r w:rsidR="00366090">
        <w:t xml:space="preserve">. Applicators wore personal protection equipment as required on the product label </w:t>
      </w:r>
      <w:r>
        <w:t xml:space="preserve">(e.g., nitrile gloves, eye protection, respirator, hazmat suit). We connected one tank to a surface spray wand (210,920 </w:t>
      </w:r>
      <w:r w:rsidR="00B22D21">
        <w:t>L</w:t>
      </w:r>
      <w:r>
        <w:t>/m</w:t>
      </w:r>
      <w:r>
        <w:rPr>
          <w:vertAlign w:val="superscript"/>
        </w:rPr>
        <w:t>2</w:t>
      </w:r>
      <w:r>
        <w:t>)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w:t>
      </w:r>
      <w:r>
        <w:lastRenderedPageBreak/>
        <w:t xml:space="preserve">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0860B163" w14:textId="77777777" w:rsidR="00536EF4" w:rsidRPr="007F0515" w:rsidRDefault="00536EF4" w:rsidP="00536EF4">
      <w:pPr>
        <w:tabs>
          <w:tab w:val="left" w:pos="920"/>
        </w:tabs>
        <w:spacing w:line="480" w:lineRule="auto"/>
        <w:rPr>
          <w:iCs/>
        </w:rPr>
      </w:pPr>
    </w:p>
    <w:p w14:paraId="0081D40C" w14:textId="56F668C8" w:rsidR="00536EF4" w:rsidRDefault="00536EF4" w:rsidP="00536EF4">
      <w:pPr>
        <w:tabs>
          <w:tab w:val="left" w:pos="920"/>
        </w:tabs>
        <w:spacing w:line="480" w:lineRule="auto"/>
      </w:pPr>
      <w:r w:rsidRPr="007F0515">
        <w:rPr>
          <w:i/>
        </w:rPr>
        <w:t xml:space="preserve">Summer </w:t>
      </w:r>
      <w:proofErr w:type="gramStart"/>
      <w:r>
        <w:rPr>
          <w:i/>
        </w:rPr>
        <w:t>s</w:t>
      </w:r>
      <w:r w:rsidRPr="007F0515">
        <w:rPr>
          <w:i/>
        </w:rPr>
        <w:t>ein</w:t>
      </w:r>
      <w:r>
        <w:rPr>
          <w:i/>
        </w:rPr>
        <w:t>ing</w:t>
      </w:r>
      <w:r w:rsidRPr="007F0515">
        <w:rPr>
          <w:i/>
        </w:rPr>
        <w:t>.</w:t>
      </w:r>
      <w:r w:rsidR="000A0822">
        <w:rPr>
          <w:iCs/>
        </w:rPr>
        <w:t>—</w:t>
      </w:r>
      <w:proofErr w:type="gramEnd"/>
      <w:r>
        <w:t>We seined e</w:t>
      </w:r>
      <w:r w:rsidRPr="00155F8D">
        <w:t>ach impoundment using a 4.5 X 1.8</w:t>
      </w:r>
      <w:r>
        <w:t>-</w:t>
      </w:r>
      <w:r w:rsidRPr="00155F8D">
        <w:t>m seine net with 3.2</w:t>
      </w:r>
      <w:r>
        <w:t>-</w:t>
      </w:r>
      <w:r w:rsidRPr="00155F8D">
        <w:t>mm knotless mesh at 15 randomly selected sites</w:t>
      </w:r>
      <w:r w:rsidR="0086530A">
        <w:t xml:space="preserve"> within accessible areas of each impoundment</w:t>
      </w:r>
      <w:r w:rsidRPr="00155F8D">
        <w:t>.</w:t>
      </w:r>
      <w:r>
        <w:t xml:space="preserve"> In summer</w:t>
      </w:r>
      <w:r w:rsidR="0086530A">
        <w:t xml:space="preserve"> of</w:t>
      </w:r>
      <w:r>
        <w:t xml:space="preserve">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rsidR="0086530A">
        <w:t xml:space="preserve">of the </w:t>
      </w:r>
      <w:r w:rsidRPr="00155F8D">
        <w:t xml:space="preserve">occasions were </w:t>
      </w:r>
      <w:r>
        <w:t xml:space="preserve">immediately </w:t>
      </w:r>
      <w:r w:rsidRPr="00155F8D">
        <w:t>before</w:t>
      </w:r>
      <w:r w:rsidR="0086530A">
        <w:t xml:space="preserve"> (days 1 and 21) and </w:t>
      </w:r>
      <w:r w:rsidRPr="00155F8D">
        <w:t>after</w:t>
      </w:r>
      <w:r w:rsidR="0086530A">
        <w:t xml:space="preserve"> (days 2 and 22) </w:t>
      </w:r>
      <w:r w:rsidRPr="00155F8D">
        <w:t>rotenone application, and the fifth sample was a mid-summer follow-up</w:t>
      </w:r>
      <w:r w:rsidR="0086530A">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w:t>
      </w:r>
      <w:r w:rsidR="0086530A">
        <w:t xml:space="preserve">, </w:t>
      </w:r>
      <w:r>
        <w:t>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w:t>
      </w:r>
      <w:r w:rsidR="0086530A">
        <w:t>one</w:t>
      </w:r>
      <w:r w:rsidRPr="005F7E7E">
        <w:t xml:space="preserve"> additional seine sample was </w:t>
      </w:r>
      <w:r w:rsidR="0086530A">
        <w:t xml:space="preserve">collected from </w:t>
      </w:r>
      <w:r w:rsidRPr="005F7E7E">
        <w:t xml:space="preserve">each </w:t>
      </w:r>
      <w:r>
        <w:t>impoundment</w:t>
      </w:r>
      <w:r w:rsidRPr="005F7E7E">
        <w:t xml:space="preserve"> </w:t>
      </w:r>
      <w:r>
        <w:t xml:space="preserve">at the same time of day as </w:t>
      </w:r>
      <w:r w:rsidR="009F7966">
        <w:t>previously sampled</w:t>
      </w:r>
      <w:r>
        <w:t xml:space="preserve">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rsidR="0086530A">
        <w:t>b</w:t>
      </w:r>
      <w:r>
        <w:t>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etc.)</w:t>
      </w:r>
      <w:r w:rsidR="00DA7260">
        <w:t xml:space="preserve"> before we released all fishes back into the water</w:t>
      </w:r>
      <w:r>
        <w:t xml:space="preserve">. </w:t>
      </w:r>
    </w:p>
    <w:p w14:paraId="0FB082DD" w14:textId="77777777" w:rsidR="00536EF4" w:rsidRPr="007F0515" w:rsidRDefault="00536EF4" w:rsidP="00536EF4">
      <w:pPr>
        <w:tabs>
          <w:tab w:val="left" w:pos="920"/>
        </w:tabs>
        <w:spacing w:line="480" w:lineRule="auto"/>
        <w:rPr>
          <w:iCs/>
        </w:rPr>
      </w:pPr>
    </w:p>
    <w:p w14:paraId="01991C1A" w14:textId="2A427269" w:rsidR="00536EF4" w:rsidRDefault="00536EF4" w:rsidP="00536EF4">
      <w:pPr>
        <w:tabs>
          <w:tab w:val="left" w:pos="920"/>
        </w:tabs>
        <w:spacing w:line="480" w:lineRule="auto"/>
      </w:pPr>
      <w:proofErr w:type="gramStart"/>
      <w:r w:rsidRPr="00836042">
        <w:rPr>
          <w:i/>
        </w:rPr>
        <w:t>Electrofishing</w:t>
      </w:r>
      <w:r>
        <w:rPr>
          <w:iCs/>
        </w:rPr>
        <w:t>.</w:t>
      </w:r>
      <w:r w:rsidR="000A0822">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w:t>
      </w:r>
      <w:r>
        <w:lastRenderedPageBreak/>
        <w:t xml:space="preserve">electrofishing transects in which we collected all fishes &gt;80 mm. We measured (nearest mm) and weighed (nearest g) all fishes captured and </w:t>
      </w:r>
      <w:r w:rsidR="00E95A22">
        <w:t xml:space="preserve">selected </w:t>
      </w:r>
      <w:r>
        <w:t xml:space="preserve">a </w:t>
      </w:r>
      <w:r w:rsidR="00E95A22">
        <w:t xml:space="preserve">random </w:t>
      </w:r>
      <w:r>
        <w:t xml:space="preserve">subsample of 10 </w:t>
      </w:r>
      <w:r w:rsidR="0086530A">
        <w:t>b</w:t>
      </w:r>
      <w:r>
        <w:t xml:space="preserve">ass per 25-mm length interval (for fish 150–250 mm) </w:t>
      </w:r>
      <w:r w:rsidR="00DA7260">
        <w:t xml:space="preserve">to take back to the laboratory </w:t>
      </w:r>
      <w:r>
        <w:t>for ageing using sagittal otolith</w:t>
      </w:r>
      <w:r w:rsidR="00F359F8">
        <w:t>s</w:t>
      </w:r>
      <w:r w:rsidR="00E95A22">
        <w:t>—all other fishes were released</w:t>
      </w:r>
      <w:r>
        <w:t xml:space="preserve">. We also used this subsample to determine the appropriate length cutoff </w:t>
      </w:r>
      <w:r w:rsidR="00E95A22">
        <w:t>of</w:t>
      </w:r>
      <w:r>
        <w:t xml:space="preserve"> age-1 v</w:t>
      </w:r>
      <w:r w:rsidR="00F359F8">
        <w:t>ersus</w:t>
      </w:r>
      <w:r>
        <w:t xml:space="preserve"> age-2 </w:t>
      </w:r>
      <w:r w:rsidR="00E95A22">
        <w:t xml:space="preserve">for </w:t>
      </w:r>
      <w:r>
        <w:t>fish</w:t>
      </w:r>
      <w:r w:rsidR="00E95A22">
        <w:t xml:space="preserve"> that were not aged to estimate </w:t>
      </w:r>
      <w:r>
        <w:t xml:space="preserve">and compare mean length-at-age. We </w:t>
      </w:r>
      <w:r w:rsidR="00F359F8">
        <w:t>imbedded</w:t>
      </w:r>
      <w:r w:rsidR="00D344E3">
        <w:t xml:space="preserve"> otoliths in epoxy resin and removed a transverse section that included the core using a low-speed diamond-blade saw (South Bay Technologies, Inc., San Clemente, CA, USA). We then </w:t>
      </w:r>
      <w:r>
        <w:t xml:space="preserve">mounted </w:t>
      </w:r>
      <w:r w:rsidR="00D344E3">
        <w:t xml:space="preserve">the </w:t>
      </w:r>
      <w:r>
        <w:t>transverse sections on</w:t>
      </w:r>
      <w:r w:rsidR="00D344E3">
        <w:t xml:space="preserve"> </w:t>
      </w:r>
      <w:r w:rsidR="00F359F8">
        <w:t>rectangular</w:t>
      </w:r>
      <w:r w:rsidR="00D344E3">
        <w:t xml:space="preserve"> petrographic</w:t>
      </w:r>
      <w:r>
        <w:t xml:space="preserve"> slides</w:t>
      </w:r>
      <w:r w:rsidR="00D344E3">
        <w:t xml:space="preserve">, ground and polished </w:t>
      </w:r>
      <w:r w:rsidR="00F359F8">
        <w:t>them</w:t>
      </w:r>
      <w:r w:rsidR="00D344E3">
        <w:t xml:space="preserve"> to a smooth appearance to expose the otolith core,</w:t>
      </w:r>
      <w:r>
        <w:t xml:space="preserve"> and</w:t>
      </w:r>
      <w:r w:rsidR="00F359F8">
        <w:t xml:space="preserve"> then</w:t>
      </w:r>
      <w:r>
        <w:t xml:space="preserve"> aged </w:t>
      </w:r>
      <w:r w:rsidR="00D344E3">
        <w:t>them</w:t>
      </w:r>
      <w:r>
        <w:t xml:space="preserve"> </w:t>
      </w:r>
      <w:r w:rsidR="00F359F8">
        <w:t xml:space="preserve">under a compound microscope </w:t>
      </w:r>
      <w:r>
        <w:t xml:space="preserve">using </w:t>
      </w:r>
      <w:r w:rsidR="00F359F8">
        <w:t xml:space="preserve">a drop of </w:t>
      </w:r>
      <w:r>
        <w:t xml:space="preserve">immersion oil </w:t>
      </w:r>
      <w:r w:rsidR="00E95A22">
        <w:t>to increase</w:t>
      </w:r>
      <w:r>
        <w:t xml:space="preserve"> clarity. Two readers aged otoliths without prior knowledge of fish length, weight, or the other reader’s age estimates. When different ages were assigned to individual fish, </w:t>
      </w:r>
      <w:r w:rsidR="00E95A22">
        <w:t>a third independent reader provided an estimate and a consensus age for all otoliths was reached by discussion</w:t>
      </w:r>
      <w:r>
        <w:t>.</w:t>
      </w:r>
    </w:p>
    <w:p w14:paraId="69D7B8D1" w14:textId="77777777" w:rsidR="00536EF4" w:rsidRDefault="00536EF4" w:rsidP="00536EF4">
      <w:pPr>
        <w:tabs>
          <w:tab w:val="left" w:pos="920"/>
        </w:tabs>
        <w:spacing w:line="480" w:lineRule="auto"/>
      </w:pPr>
    </w:p>
    <w:p w14:paraId="13DA284C" w14:textId="77A91566" w:rsidR="00536EF4" w:rsidRPr="00297D1A" w:rsidRDefault="00536EF4" w:rsidP="00536EF4">
      <w:pPr>
        <w:tabs>
          <w:tab w:val="left" w:pos="920"/>
        </w:tabs>
        <w:spacing w:line="480" w:lineRule="auto"/>
        <w:rPr>
          <w:iCs/>
        </w:rPr>
      </w:pP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sidR="000A0822">
        <w:rPr>
          <w:iCs/>
        </w:rPr>
        <w:t>—</w:t>
      </w:r>
      <w:r>
        <w:rPr>
          <w:iCs/>
        </w:rPr>
        <w:t xml:space="preserve">We used R </w:t>
      </w:r>
      <w:r>
        <w:rPr>
          <w:iCs/>
        </w:rPr>
        <w:fldChar w:fldCharType="begin"/>
      </w:r>
      <w:r w:rsidR="00B41E94">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sidR="00B41E94">
        <w:rPr>
          <w:iCs/>
          <w:noProof/>
        </w:rPr>
        <w:t>(R Core Team 2022)</w:t>
      </w:r>
      <w:r>
        <w:rPr>
          <w:iCs/>
        </w:rPr>
        <w:fldChar w:fldCharType="end"/>
      </w:r>
      <w:r>
        <w:rPr>
          <w:iCs/>
        </w:rPr>
        <w:t xml:space="preserve"> </w:t>
      </w:r>
      <w:r w:rsidR="00F359F8">
        <w:rPr>
          <w:iCs/>
        </w:rPr>
        <w:t>for</w:t>
      </w:r>
      <w:r>
        <w:rPr>
          <w:iCs/>
        </w:rPr>
        <w:t xml:space="preserve"> all analyses</w:t>
      </w:r>
      <w:r w:rsidR="00F359F8">
        <w:rPr>
          <w:iCs/>
        </w:rPr>
        <w:t xml:space="preserve"> and figures</w:t>
      </w:r>
      <w:r>
        <w:rPr>
          <w:iCs/>
        </w:rPr>
        <w:t xml:space="preserve">.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rsidR="00F359F8">
        <w:t>b</w:t>
      </w:r>
      <w:r>
        <w:t>ass</w:t>
      </w:r>
      <w:r w:rsidRPr="00824A64">
        <w:t xml:space="preserve"> seine catch</w:t>
      </w:r>
      <w:r>
        <w:t>es</w:t>
      </w:r>
      <w:r w:rsidR="006D759E">
        <w:t xml:space="preserve"> (i.e., total catch per impoundment) </w:t>
      </w:r>
      <w:r>
        <w:t xml:space="preserve">in both small and large impoundments </w:t>
      </w:r>
      <w:r>
        <w:fldChar w:fldCharType="begin"/>
      </w:r>
      <w:r w:rsidR="004F41A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lastRenderedPageBreak/>
        <w:t>time period</w:t>
      </w:r>
      <w:proofErr w:type="gramEnd"/>
      <w:r>
        <w:t xml:space="preserve"> (before/after treatment), and all interactions. The treatment x time interaction tested whether catches declined significantly more in treatments than controls. </w:t>
      </w:r>
    </w:p>
    <w:p w14:paraId="3348A455" w14:textId="0ED69A4E" w:rsidR="00536EF4" w:rsidRDefault="00536EF4" w:rsidP="00536EF4">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rsidR="00F359F8">
        <w:t>b</w:t>
      </w:r>
      <w:r w:rsidRPr="00BB4E96">
        <w:t>ass populations for both large and small impoundments. We used a generalized linear</w:t>
      </w:r>
      <w:r w:rsidR="008F10BD">
        <w:t xml:space="preserve"> model and generalized linear</w:t>
      </w:r>
      <w:r w:rsidRPr="00BB4E96">
        <w:t xml:space="preserve"> mixed-effects model with negative binomial sampling distribution</w:t>
      </w:r>
      <w:r w:rsidR="00ED50FE">
        <w:t>s</w:t>
      </w:r>
      <w:r w:rsidR="008F10BD">
        <w:t xml:space="preserve"> for small and large impoundments, respectively</w:t>
      </w:r>
      <w:r w:rsidRPr="00BB4E96">
        <w:t>. The model</w:t>
      </w:r>
      <w:r w:rsidR="00BB4E96" w:rsidRPr="00BB4E96">
        <w:t xml:space="preserve"> for small impoundments</w:t>
      </w:r>
      <w:r w:rsidRPr="00BB4E96">
        <w:t xml:space="preserve"> included random effects for impoundment x year intercepts and fixed effects of treatment, </w:t>
      </w:r>
      <w:proofErr w:type="gramStart"/>
      <w:r w:rsidRPr="00BB4E96">
        <w:t>time period</w:t>
      </w:r>
      <w:proofErr w:type="gramEnd"/>
      <w:r w:rsidRPr="00BB4E96">
        <w:t>, and their interaction</w:t>
      </w:r>
      <w:r w:rsidR="00BB4E96" w:rsidRPr="00BB4E96">
        <w:t xml:space="preserve">, while the </w:t>
      </w:r>
      <w:r w:rsidR="00F359F8">
        <w:t>smaller</w:t>
      </w:r>
      <w:r w:rsidR="00984E38">
        <w:t xml:space="preserve"> </w:t>
      </w:r>
      <w:r w:rsidR="00BB4E96" w:rsidRPr="00BB4E96">
        <w:t>large impoundment sample size</w:t>
      </w:r>
      <w:r w:rsidR="00984E38">
        <w:t xml:space="preserve"> (Table 1)</w:t>
      </w:r>
      <w:r w:rsidR="008F10BD">
        <w:t xml:space="preserve"> prevented the use of a random effect</w:t>
      </w:r>
      <w:r w:rsidR="00BB4E96" w:rsidRPr="00BB4E96">
        <w:t>.</w:t>
      </w:r>
    </w:p>
    <w:p w14:paraId="04D5179D" w14:textId="11E4F2AE" w:rsidR="00536EF4" w:rsidRPr="003138B4" w:rsidRDefault="00536EF4" w:rsidP="00536EF4">
      <w:pPr>
        <w:tabs>
          <w:tab w:val="left" w:pos="920"/>
        </w:tabs>
        <w:spacing w:line="480" w:lineRule="auto"/>
      </w:pPr>
      <w:r>
        <w:tab/>
        <w:t xml:space="preserve">We compared </w:t>
      </w:r>
      <w:r w:rsidR="00F359F8">
        <w:t>b</w:t>
      </w:r>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w:t>
      </w:r>
      <w:r w:rsidR="00917104">
        <w:t>-</w:t>
      </w:r>
      <w:r>
        <w:t xml:space="preserve">transformed </w:t>
      </w:r>
      <w:r w:rsidR="00CC5F9D">
        <w:t>mean total length</w:t>
      </w:r>
      <w:r>
        <w:t xml:space="preserve"> data</w:t>
      </w:r>
      <w:r w:rsidR="00CC5F9D">
        <w:t xml:space="preserve"> for each impoundment each year</w:t>
      </w:r>
      <w:r>
        <w:t xml:space="preserve">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7DF7A77D" w14:textId="77777777" w:rsidR="00536EF4" w:rsidRDefault="00536EF4" w:rsidP="00536EF4">
      <w:pPr>
        <w:tabs>
          <w:tab w:val="left" w:pos="920"/>
        </w:tabs>
        <w:spacing w:line="480" w:lineRule="auto"/>
        <w:rPr>
          <w:iCs/>
        </w:rPr>
      </w:pPr>
    </w:p>
    <w:p w14:paraId="20E1753A" w14:textId="4D364FD8" w:rsidR="00536EF4" w:rsidRPr="00FA0FAB" w:rsidRDefault="00536EF4" w:rsidP="00536EF4">
      <w:pPr>
        <w:tabs>
          <w:tab w:val="left" w:pos="920"/>
        </w:tabs>
        <w:spacing w:line="480" w:lineRule="auto"/>
        <w:rPr>
          <w:iCs/>
        </w:rPr>
      </w:pP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sidR="000A0822">
        <w:rPr>
          <w:iCs/>
        </w:rPr>
        <w:t>—</w:t>
      </w:r>
      <w:proofErr w:type="gramEnd"/>
      <w:r w:rsidRPr="00247AE8">
        <w:t xml:space="preserve">We estimated the effect of rotenone treatment on </w:t>
      </w:r>
      <w:r w:rsidR="00F359F8">
        <w:t>ba</w:t>
      </w:r>
      <w:r w:rsidRPr="00247AE8">
        <w:t>ss MLA-1 for both large and small</w:t>
      </w:r>
      <w:r w:rsidR="00F359F8">
        <w:t xml:space="preserve"> </w:t>
      </w:r>
      <w:r w:rsidRPr="00247AE8">
        <w:t>impoundments using a BACI analysis.</w:t>
      </w:r>
      <w:r w:rsidR="000259C7">
        <w:t xml:space="preserve"> For this </w:t>
      </w:r>
      <w:r w:rsidR="00F359F8">
        <w:t>analysis</w:t>
      </w:r>
      <w:r w:rsidR="000259C7">
        <w:t xml:space="preserve"> section, the effect of rotenone treatment is represented as (1) a control or pre-treatment, (2) treated one year, or (3) treated two years.</w:t>
      </w:r>
      <w:r w:rsidRPr="00247AE8">
        <w:t xml:space="preserve"> We obtained MLA from otolith-aged </w:t>
      </w:r>
      <w:r w:rsidRPr="00247AE8">
        <w:lastRenderedPageBreak/>
        <w:t xml:space="preserve">subsamples by taking the average length of each age class, weighted by the sample size in each size class </w:t>
      </w:r>
      <w:r w:rsidRPr="00247AE8">
        <w:fldChar w:fldCharType="begin"/>
      </w:r>
      <w:r w:rsidR="00B41E94">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rsidR="008E5BC3">
        <w:t>For small impoundments, w</w:t>
      </w:r>
      <w:r>
        <w:t>e used</w:t>
      </w:r>
      <w:r w:rsidRPr="00247AE8">
        <w:t xml:space="preserve"> a linear mixed-effects model via maximum likelihood with </w:t>
      </w:r>
      <w:r w:rsidR="008E5BC3">
        <w:t xml:space="preserve">an </w:t>
      </w:r>
      <w:r w:rsidRPr="00247AE8">
        <w:t>independent random effect of impoundment intercepts</w:t>
      </w:r>
      <w:r w:rsidR="008E5BC3">
        <w:t>—we could not use a random effect of year bec</w:t>
      </w:r>
      <w:r w:rsidR="00ED50FE">
        <w:t>a</w:t>
      </w:r>
      <w:r w:rsidR="008E5BC3">
        <w:t>use our sample size</w:t>
      </w:r>
      <w:r w:rsidR="00DC69CD">
        <w:t xml:space="preserve"> </w:t>
      </w:r>
      <w:r w:rsidR="00F4365F">
        <w:t>led</w:t>
      </w:r>
      <w:r w:rsidR="00ED50FE">
        <w:t xml:space="preserve"> </w:t>
      </w:r>
      <w:r w:rsidR="00DC69CD">
        <w:t xml:space="preserve">to </w:t>
      </w:r>
      <w:r w:rsidR="000259C7">
        <w:t xml:space="preserve">a </w:t>
      </w:r>
      <w:r w:rsidR="00DC69CD">
        <w:t>singular fit</w:t>
      </w:r>
      <w:r w:rsidR="000259C7">
        <w:t xml:space="preserve"> (e.g., see Table 1)</w:t>
      </w:r>
      <w:r w:rsidR="008E5BC3">
        <w:t>—</w:t>
      </w:r>
      <w:r w:rsidRPr="00247AE8">
        <w:t>and a fixed effect of rotenone treatment on the natural logarithm of MLA-1</w:t>
      </w:r>
      <w:r w:rsidR="00ED50FE" w:rsidRPr="00ED50FE">
        <w:t xml:space="preserve"> </w:t>
      </w:r>
      <w:r w:rsidR="00ED50FE">
        <w:t>to meet the assumption of normality</w:t>
      </w:r>
      <w:r w:rsidRPr="00247AE8">
        <w:t>.</w:t>
      </w:r>
      <w:r w:rsidR="008E5BC3">
        <w:t xml:space="preserve"> We used a linear mixed-effects model via maximum likelihood with an independent random effect of year intercepts—we could not use a random effect of impoundment because of our sample size</w:t>
      </w:r>
      <w:r w:rsidR="00F4365F">
        <w:t xml:space="preserve"> (Table 1)</w:t>
      </w:r>
      <w:r w:rsidR="00DC69CD">
        <w:t xml:space="preserve"> resulting in </w:t>
      </w:r>
      <w:r w:rsidR="000259C7">
        <w:t xml:space="preserve">a </w:t>
      </w:r>
      <w:r w:rsidR="00DC69CD">
        <w:t>singular fit</w:t>
      </w:r>
      <w:r w:rsidR="008E5BC3">
        <w:t xml:space="preserve">—and the same fixed effect of rotenone treatment on the natural logarithm of MLA-1 </w:t>
      </w:r>
      <w:r w:rsidR="00ED50FE">
        <w:t xml:space="preserve">to meet the assumption of normality </w:t>
      </w:r>
      <w:r w:rsidR="008E5BC3">
        <w:t>for large impoundments.</w:t>
      </w:r>
    </w:p>
    <w:p w14:paraId="045AEDA4" w14:textId="2E5AE870" w:rsidR="00536EF4" w:rsidRDefault="00536EF4" w:rsidP="009D3F66">
      <w:pPr>
        <w:tabs>
          <w:tab w:val="left" w:pos="920"/>
        </w:tabs>
        <w:spacing w:line="480" w:lineRule="auto"/>
      </w:pPr>
      <w:r>
        <w:tab/>
        <w:t>We evaluated the effect of rotenone treatment on natural-log-transformed</w:t>
      </w:r>
      <w:r w:rsidR="00D83BDE">
        <w:t xml:space="preserve"> </w:t>
      </w:r>
      <w:r>
        <w:t>electrofishing catch-per-unit-effort (CPUE</w:t>
      </w:r>
      <w:r w:rsidR="00613DCD">
        <w:t>; fish caught per 30 minutes electrofishing</w:t>
      </w:r>
      <w:r>
        <w:t xml:space="preserve">) of age-1 </w:t>
      </w:r>
      <w:r w:rsidR="00AC3F06">
        <w:t>ba</w:t>
      </w:r>
      <w:r>
        <w:t>ss and stock-sized Bluegill (i.e., &gt;80 mm) using a BACI analysis for both large and small</w:t>
      </w:r>
      <w:r w:rsidR="00ED50FE">
        <w:t xml:space="preserve"> </w:t>
      </w:r>
      <w:r>
        <w:t>impoundments.</w:t>
      </w:r>
      <w:r w:rsidR="009D3F66">
        <w:t xml:space="preserve"> </w:t>
      </w:r>
      <w:r w:rsidR="00D83BDE">
        <w:t>To meet the assumption of normality, we</w:t>
      </w:r>
      <w:r w:rsidR="009D3F66">
        <w:t xml:space="preserve"> added a </w:t>
      </w:r>
      <w:r w:rsidR="00D83BDE">
        <w:t>1</w:t>
      </w:r>
      <w:r w:rsidR="009D3F66">
        <w:t xml:space="preserve"> to all </w:t>
      </w:r>
      <w:r w:rsidR="000259C7">
        <w:t xml:space="preserve">age-1 </w:t>
      </w:r>
      <w:r w:rsidR="00D83BDE">
        <w:t>b</w:t>
      </w:r>
      <w:r w:rsidR="000259C7">
        <w:t xml:space="preserve">ass </w:t>
      </w:r>
      <w:r w:rsidR="009D3F66">
        <w:t>CPUE values</w:t>
      </w:r>
      <w:r w:rsidR="00D83BDE" w:rsidRPr="00D83BDE">
        <w:t xml:space="preserve"> </w:t>
      </w:r>
      <w:r w:rsidR="00D83BDE">
        <w:t>because of zeros</w:t>
      </w:r>
      <w:r w:rsidR="009D3F66">
        <w:t xml:space="preserve"> </w:t>
      </w:r>
      <w:r w:rsidR="00D83BDE">
        <w:t>to allow for</w:t>
      </w:r>
      <w:r w:rsidR="009D3F66">
        <w:t xml:space="preserve"> log-transform</w:t>
      </w:r>
      <w:r w:rsidR="00D83BDE">
        <w:t>ing</w:t>
      </w:r>
      <w:r w:rsidR="009D3F66">
        <w:t xml:space="preserve"> the data</w:t>
      </w:r>
      <w:r w:rsidR="00D83BDE">
        <w:t xml:space="preserve">; however, </w:t>
      </w:r>
      <w:r w:rsidR="000259C7">
        <w:t>the Bluegill data did not contain zeros</w:t>
      </w:r>
      <w:r w:rsidR="009D3F66">
        <w:t>.</w:t>
      </w:r>
      <w:r>
        <w:t xml:space="preserve"> We analyzed effects of rotenone application on </w:t>
      </w:r>
      <w:r w:rsidR="00D83BDE">
        <w:t>b</w:t>
      </w:r>
      <w:r>
        <w:t>ass recruitment using age-1 CPUE</w:t>
      </w:r>
      <w:r w:rsidR="00DC69CD">
        <w:t>,</w:t>
      </w:r>
      <w:r>
        <w:t xml:space="preserve"> and effects on non-target fish for rotenone application (i.e., </w:t>
      </w:r>
      <w:r w:rsidR="000259C7">
        <w:t xml:space="preserve">stock-sized </w:t>
      </w:r>
      <w:r>
        <w:t>Bluegill) using Bluegill CPUE. For each dependent variable</w:t>
      </w:r>
      <w:r w:rsidR="00C45555">
        <w:t xml:space="preserve"> in small impoundments, we fit</w:t>
      </w:r>
      <w:r w:rsidR="00C45555" w:rsidRPr="00247AE8">
        <w:t xml:space="preserve"> a linear mixed-effects model via maximum likelihood with </w:t>
      </w:r>
      <w:r w:rsidR="00C45555">
        <w:t xml:space="preserve">an </w:t>
      </w:r>
      <w:r w:rsidR="00C45555" w:rsidRPr="00247AE8">
        <w:t>independent random effect of impoundment intercepts</w:t>
      </w:r>
      <w:r w:rsidR="00C45555">
        <w:t>—we could not use a random effect of year because of our sample size</w:t>
      </w:r>
      <w:r w:rsidR="00F4365F">
        <w:t xml:space="preserve"> (Table 1)</w:t>
      </w:r>
      <w:r w:rsidR="00DC69CD">
        <w:t xml:space="preserve"> resulting in singular fit</w:t>
      </w:r>
      <w:r w:rsidR="00C45555">
        <w:t>—</w:t>
      </w:r>
      <w:r w:rsidR="00C45555" w:rsidRPr="00247AE8">
        <w:t>and a fixed effect of rotenone treatment (</w:t>
      </w:r>
      <w:r w:rsidR="00C45555">
        <w:t xml:space="preserve">control, </w:t>
      </w:r>
      <w:r w:rsidR="00C45555" w:rsidRPr="00247AE8">
        <w:t>once</w:t>
      </w:r>
      <w:r w:rsidR="00C45555">
        <w:t>,</w:t>
      </w:r>
      <w:r w:rsidR="00C45555" w:rsidRPr="00247AE8">
        <w:t xml:space="preserve"> or twice) on the natural logarithm of </w:t>
      </w:r>
      <w:r w:rsidR="009D3F66">
        <w:t xml:space="preserve">CPUE. We fit a linear mixed-effects model via maximum likelihood for each dependent variable in large </w:t>
      </w:r>
      <w:r w:rsidR="009D3F66">
        <w:lastRenderedPageBreak/>
        <w:t>impoundments with an independent random effect of year intercepts—sample size limitation</w:t>
      </w:r>
      <w:r w:rsidR="00F4365F">
        <w:t xml:space="preserve"> (Table 1)</w:t>
      </w:r>
      <w:r w:rsidR="009D3F66">
        <w:t>—</w:t>
      </w:r>
      <w:r w:rsidR="00C45555">
        <w:t xml:space="preserve">and the same fixed effect of rotenone treatment on the natural logarithm of </w:t>
      </w:r>
      <w:r w:rsidR="009D3F66">
        <w:t>CPUE</w:t>
      </w:r>
      <w:r>
        <w:t xml:space="preserve">. </w:t>
      </w:r>
    </w:p>
    <w:p w14:paraId="0A507257" w14:textId="6A774595" w:rsidR="00536EF4" w:rsidRDefault="00536EF4" w:rsidP="00536EF4">
      <w:pPr>
        <w:tabs>
          <w:tab w:val="left" w:pos="920"/>
        </w:tabs>
        <w:spacing w:line="480" w:lineRule="auto"/>
      </w:pPr>
      <w:r w:rsidRPr="00CE03D9">
        <w:tab/>
      </w:r>
      <w:r>
        <w:t xml:space="preserve">We tested for compensatory age-0 </w:t>
      </w:r>
      <w:r w:rsidR="00D83BDE">
        <w:t>b</w:t>
      </w:r>
      <w:r>
        <w:t>ass survival after rotenone treatment using an index of Largemouth Bass age-0 survival. The survival index was calculated by dividing March age-1 electrofishing catches by the</w:t>
      </w:r>
      <w:r w:rsidR="00037DDB">
        <w:t xml:space="preserve"> age-0</w:t>
      </w:r>
      <w:r>
        <w:t xml:space="preserve"> mid-summer follow-up seine (day-42) catches from the previous year</w:t>
      </w:r>
      <w:r w:rsidR="00B8456B">
        <w:t>, reducing our sample size</w:t>
      </w:r>
      <w:r w:rsidR="000A0822">
        <w:t xml:space="preserve"> by almost half</w:t>
      </w:r>
      <w:r w:rsidR="00B8456B">
        <w:t xml:space="preserve"> from the previous analyses described above</w:t>
      </w:r>
      <w:r>
        <w:t>. We tested for differences in the survival index as a function of rotenone treatment frequency (i.e., no treatment, one year, two years)</w:t>
      </w:r>
      <w:r w:rsidR="000A0822">
        <w:t xml:space="preserve"> by fitting models on the natural logarithm</w:t>
      </w:r>
      <w:r w:rsidR="00ED50FE">
        <w:t xml:space="preserve"> </w:t>
      </w:r>
      <w:r w:rsidR="000A0822">
        <w:t>of</w:t>
      </w:r>
      <w:r>
        <w:t xml:space="preserve"> </w:t>
      </w:r>
      <w:r w:rsidR="000A0822">
        <w:t xml:space="preserve">the survival index </w:t>
      </w:r>
      <w:r w:rsidR="00ED50FE">
        <w:t xml:space="preserve">to meet the assumption of normality </w:t>
      </w:r>
      <w:r>
        <w:t>for both large and small impoundments.</w:t>
      </w:r>
      <w:r w:rsidR="00B8456B">
        <w:t xml:space="preserve"> For small impoundments, we fit a linear mixed-effects model via maximum likelihood </w:t>
      </w:r>
      <w:r w:rsidR="000A0822">
        <w:t xml:space="preserve">with an independent random effect of year intercepts with a fixed effect of rotenone treatment. The large impoundment sample size allowed us to fit a linear regression via maximum likelihood with the same rotenone treatment fixed effect. </w:t>
      </w:r>
    </w:p>
    <w:p w14:paraId="67519B34" w14:textId="5EB4600C" w:rsidR="00247AE8" w:rsidRDefault="00247AE8" w:rsidP="00DC1FB6">
      <w:pPr>
        <w:tabs>
          <w:tab w:val="left" w:pos="920"/>
        </w:tabs>
        <w:spacing w:line="480" w:lineRule="auto"/>
      </w:pPr>
    </w:p>
    <w:p w14:paraId="48D597CE" w14:textId="7EE82D37" w:rsidR="00536EF4" w:rsidRDefault="00536EF4" w:rsidP="00DC1FB6">
      <w:pPr>
        <w:tabs>
          <w:tab w:val="left" w:pos="920"/>
        </w:tabs>
        <w:spacing w:line="480" w:lineRule="auto"/>
      </w:pPr>
      <w:r>
        <w:t xml:space="preserve">&lt;A&gt; Results </w:t>
      </w:r>
    </w:p>
    <w:p w14:paraId="3E3D5105" w14:textId="5C6B793E" w:rsidR="001121A9" w:rsidRDefault="0057497F" w:rsidP="00560F15">
      <w:pPr>
        <w:tabs>
          <w:tab w:val="left" w:pos="920"/>
        </w:tabs>
        <w:spacing w:line="480" w:lineRule="auto"/>
      </w:pPr>
      <w:r>
        <w:rPr>
          <w:i/>
          <w:iCs/>
        </w:rPr>
        <w:t>Age-0 relative abundance and mean length.</w:t>
      </w:r>
      <w:r w:rsidR="000A0822">
        <w:t>—</w:t>
      </w:r>
      <w:r w:rsidR="006D759E">
        <w:t>The</w:t>
      </w:r>
      <w:r w:rsidR="00334737">
        <w:t xml:space="preserve"> treatment x time period x application</w:t>
      </w:r>
      <w:r w:rsidR="00CD1DCA">
        <w:t xml:space="preserve"> (first: day-1 vs. day-2, and second: day-21 vs. day-22)</w:t>
      </w:r>
      <w:r w:rsidR="00334737">
        <w:t xml:space="preserve"> interaction</w:t>
      </w:r>
      <w:r w:rsidR="006D759E">
        <w:t xml:space="preserve"> for bass seine catches</w:t>
      </w:r>
      <w:r w:rsidR="00334737">
        <w:t xml:space="preserve"> was not </w:t>
      </w:r>
      <w:r w:rsidR="00562FB3">
        <w:t xml:space="preserve">statistically </w:t>
      </w:r>
      <w:r w:rsidR="00334737">
        <w:t>significant</w:t>
      </w:r>
      <w:r w:rsidR="006D759E">
        <w:t xml:space="preserve">: </w:t>
      </w:r>
      <w:r w:rsidR="00334737">
        <w:t>differences in catch</w:t>
      </w:r>
      <w:r w:rsidR="00CA0CF6">
        <w:t>es</w:t>
      </w:r>
      <w:r w:rsidR="00334737">
        <w:t xml:space="preserve"> between treated </w:t>
      </w:r>
      <w:r w:rsidR="00CD1DCA">
        <w:t>versus</w:t>
      </w:r>
      <w:r w:rsidR="00334737">
        <w:t xml:space="preserve"> control impoundments before and after rotenone treatment were similar between the first and second rotenone applications in small (</w:t>
      </w:r>
      <w:r w:rsidR="00243737">
        <w:t>F</w:t>
      </w:r>
      <w:r w:rsidR="00243737">
        <w:rPr>
          <w:vertAlign w:val="subscript"/>
        </w:rPr>
        <w:t>1,57</w:t>
      </w:r>
      <w:r w:rsidR="00243737">
        <w:t>=0.38, p=0.57</w:t>
      </w:r>
      <w:r w:rsidR="00334737">
        <w:t>) and large (</w:t>
      </w:r>
      <w:r w:rsidR="00E47E2E">
        <w:t>F</w:t>
      </w:r>
      <w:r w:rsidR="00E47E2E">
        <w:rPr>
          <w:vertAlign w:val="subscript"/>
        </w:rPr>
        <w:t>1,15</w:t>
      </w:r>
      <w:r w:rsidR="00E47E2E">
        <w:t xml:space="preserve">=0.0023, </w:t>
      </w:r>
      <w:r w:rsidR="00334737">
        <w:t>p=0.96) impoundments.</w:t>
      </w:r>
      <w:r w:rsidR="0051235D">
        <w:t xml:space="preserve"> In other words, regardless of application (day 1 or 21), the same immediate treatment effect was observed. </w:t>
      </w:r>
      <w:r w:rsidR="006028B5">
        <w:t xml:space="preserve">In small impoundments, </w:t>
      </w:r>
      <w:r w:rsidR="0051235D">
        <w:t>those treated with rotenone</w:t>
      </w:r>
      <w:r w:rsidR="006028B5">
        <w:t xml:space="preserve"> </w:t>
      </w:r>
      <w:r w:rsidR="00CD1DCA">
        <w:t xml:space="preserve">experienced </w:t>
      </w:r>
      <w:r w:rsidR="006028B5">
        <w:t xml:space="preserve">an additional 96% (89–99%; ±95% CI) reduction in </w:t>
      </w:r>
      <w:r w:rsidR="008620B4">
        <w:t>b</w:t>
      </w:r>
      <w:r w:rsidR="006028B5">
        <w:t>ass seine catch</w:t>
      </w:r>
      <w:r w:rsidR="00CA0CF6">
        <w:t>es</w:t>
      </w:r>
      <w:r w:rsidR="001D1B9C">
        <w:t xml:space="preserve"> </w:t>
      </w:r>
      <w:r w:rsidR="00CA54D6">
        <w:t>the day following</w:t>
      </w:r>
      <w:r w:rsidR="006028B5">
        <w:t xml:space="preserve"> application</w:t>
      </w:r>
      <w:r w:rsidR="001D1B9C">
        <w:t xml:space="preserve"> (i.e., day 1</w:t>
      </w:r>
      <w:r w:rsidR="008620B4">
        <w:t>/21</w:t>
      </w:r>
      <w:r w:rsidR="001D1B9C">
        <w:t xml:space="preserve"> </w:t>
      </w:r>
      <w:r w:rsidR="001D1B9C">
        <w:lastRenderedPageBreak/>
        <w:t>to</w:t>
      </w:r>
      <w:r w:rsidR="008620B4">
        <w:t xml:space="preserve"> day 2/22</w:t>
      </w:r>
      <w:r w:rsidR="001D1B9C">
        <w:t>)</w:t>
      </w:r>
      <w:r w:rsidR="006028B5">
        <w:t xml:space="preserve"> compared to control impoundments (F</w:t>
      </w:r>
      <w:r w:rsidR="006028B5">
        <w:softHyphen/>
      </w:r>
      <w:r w:rsidR="006028B5">
        <w:rPr>
          <w:vertAlign w:val="subscript"/>
        </w:rPr>
        <w:t>1,61</w:t>
      </w:r>
      <w:r w:rsidR="006028B5">
        <w:t>=44.57, p&lt;0.001</w:t>
      </w:r>
      <w:r w:rsidR="00FF3569">
        <w:t xml:space="preserve">; </w:t>
      </w:r>
      <w:r w:rsidR="00FF3569" w:rsidRPr="00F4365F">
        <w:t xml:space="preserve">Figure </w:t>
      </w:r>
      <w:r w:rsidR="00902619" w:rsidRPr="00F4365F">
        <w:t>2</w:t>
      </w:r>
      <w:r w:rsidR="00FF3569">
        <w:t>)</w:t>
      </w:r>
      <w:r w:rsidR="006028B5">
        <w:t>.</w:t>
      </w:r>
      <w:r w:rsidR="00FF3569">
        <w:t xml:space="preserve"> Similarly, in large impoundments we observed a</w:t>
      </w:r>
      <w:r w:rsidR="00902619">
        <w:t xml:space="preserve">n </w:t>
      </w:r>
      <w:r w:rsidR="00FF3569">
        <w:t xml:space="preserve">additional 86% (56–96%; ±95% CI) reduction in </w:t>
      </w:r>
      <w:r w:rsidR="0051235D">
        <w:t>bass</w:t>
      </w:r>
      <w:r w:rsidR="00FF3569">
        <w:t xml:space="preserve"> seine catch</w:t>
      </w:r>
      <w:r w:rsidR="00CA0CF6">
        <w:t>es</w:t>
      </w:r>
      <w:r w:rsidR="00DD1DA0">
        <w:t xml:space="preserve"> in treatment compared to control impoundments</w:t>
      </w:r>
      <w:r w:rsidR="00FF3569">
        <w:t xml:space="preserve"> (F</w:t>
      </w:r>
      <w:r w:rsidR="00FF3569">
        <w:rPr>
          <w:vertAlign w:val="subscript"/>
        </w:rPr>
        <w:t>1,19</w:t>
      </w:r>
      <w:r w:rsidR="00FF3569">
        <w:t xml:space="preserve">=11.62, p&lt;0.001; </w:t>
      </w:r>
      <w:r w:rsidR="00FF3569" w:rsidRPr="00F4365F">
        <w:t xml:space="preserve">Figure </w:t>
      </w:r>
      <w:r w:rsidR="00902619" w:rsidRPr="00F4365F">
        <w:t>2</w:t>
      </w:r>
      <w:r w:rsidR="00FF3569">
        <w:t>)</w:t>
      </w:r>
      <w:r w:rsidR="001D1B9C">
        <w:t xml:space="preserve"> the following day</w:t>
      </w:r>
      <w:r w:rsidR="00FF3569">
        <w:t>.</w:t>
      </w:r>
      <w:r w:rsidR="001E684C">
        <w:t xml:space="preserve"> </w:t>
      </w:r>
      <w:r w:rsidR="007977C5">
        <w:t>Bluegill seine catch</w:t>
      </w:r>
      <w:r w:rsidR="00CA0CF6">
        <w:t>es</w:t>
      </w:r>
      <w:r w:rsidR="007977C5">
        <w:t xml:space="preserve"> </w:t>
      </w:r>
      <w:r w:rsidR="00CA0CF6">
        <w:t>were</w:t>
      </w:r>
      <w:r w:rsidR="007977C5">
        <w:t xml:space="preserve"> also unrelated to application and its associated interactions in small (F</w:t>
      </w:r>
      <w:r w:rsidR="007977C5">
        <w:softHyphen/>
      </w:r>
      <w:r w:rsidR="007977C5">
        <w:rPr>
          <w:vertAlign w:val="subscript"/>
        </w:rPr>
        <w:t>1,57</w:t>
      </w:r>
      <w:r w:rsidR="007977C5">
        <w:t>=</w:t>
      </w:r>
      <w:r w:rsidR="001537BE">
        <w:t>0.50</w:t>
      </w:r>
      <w:r w:rsidR="007977C5">
        <w:t>, p=0.48) and large (F</w:t>
      </w:r>
      <w:r w:rsidR="007977C5">
        <w:rPr>
          <w:vertAlign w:val="subscript"/>
        </w:rPr>
        <w:t>1,15</w:t>
      </w:r>
      <w:r w:rsidR="007977C5">
        <w:t>=0.</w:t>
      </w:r>
      <w:r w:rsidR="001E684C">
        <w:t>59</w:t>
      </w:r>
      <w:r w:rsidR="007977C5">
        <w:t>, p=0.45) impoundments</w:t>
      </w:r>
      <w:r w:rsidR="00E1759E">
        <w:t xml:space="preserve"> (i.e., the treatment x </w:t>
      </w:r>
      <w:proofErr w:type="gramStart"/>
      <w:r w:rsidR="00E1759E">
        <w:t>time period</w:t>
      </w:r>
      <w:proofErr w:type="gramEnd"/>
      <w:r w:rsidR="00E1759E">
        <w:t xml:space="preserve"> x application interaction was not statistically significant)</w:t>
      </w:r>
      <w:r w:rsidR="007977C5">
        <w:t>.</w:t>
      </w:r>
      <w:r w:rsidR="004554A6">
        <w:t xml:space="preserve"> </w:t>
      </w:r>
      <w:r w:rsidR="001E684C">
        <w:t>We</w:t>
      </w:r>
      <w:r w:rsidR="007977C5">
        <w:t xml:space="preserve"> observed a </w:t>
      </w:r>
      <w:r w:rsidR="00562FB3">
        <w:t xml:space="preserve">statistically </w:t>
      </w:r>
      <w:r w:rsidR="007977C5">
        <w:t xml:space="preserve">significant treatment x </w:t>
      </w:r>
      <w:proofErr w:type="gramStart"/>
      <w:r w:rsidR="007977C5">
        <w:t>time period</w:t>
      </w:r>
      <w:proofErr w:type="gramEnd"/>
      <w:r w:rsidR="007977C5">
        <w:t xml:space="preserve"> interaction in small</w:t>
      </w:r>
      <w:r w:rsidR="00ED50FE">
        <w:t xml:space="preserve"> </w:t>
      </w:r>
      <w:r w:rsidR="007977C5">
        <w:t>(F</w:t>
      </w:r>
      <w:r w:rsidR="007977C5">
        <w:rPr>
          <w:vertAlign w:val="subscript"/>
        </w:rPr>
        <w:t>1,61</w:t>
      </w:r>
      <w:r w:rsidR="007977C5">
        <w:t>=7.48, p=0.007</w:t>
      </w:r>
      <w:r w:rsidR="001537BE">
        <w:t>0</w:t>
      </w:r>
      <w:r w:rsidR="007977C5">
        <w:t xml:space="preserve">) impoundments </w:t>
      </w:r>
      <w:r w:rsidR="001537BE">
        <w:t>where</w:t>
      </w:r>
      <w:r w:rsidR="007977C5">
        <w:t xml:space="preserve"> treatments </w:t>
      </w:r>
      <w:r w:rsidR="001537BE">
        <w:t xml:space="preserve">experienced </w:t>
      </w:r>
      <w:r w:rsidR="007977C5">
        <w:t xml:space="preserve">an additional </w:t>
      </w:r>
      <w:r w:rsidR="007977C5" w:rsidRPr="0020700B">
        <w:t>6</w:t>
      </w:r>
      <w:r w:rsidR="007977C5">
        <w:t>2</w:t>
      </w:r>
      <w:r w:rsidR="007977C5" w:rsidRPr="0020700B">
        <w:t>% (</w:t>
      </w:r>
      <w:r w:rsidR="007977C5">
        <w:t>23</w:t>
      </w:r>
      <w:r w:rsidR="007977C5" w:rsidRPr="0020700B">
        <w:t>–</w:t>
      </w:r>
      <w:r w:rsidR="007977C5">
        <w:t>81</w:t>
      </w:r>
      <w:r w:rsidR="007977C5" w:rsidRPr="0020700B">
        <w:t>%; ±95% CI)</w:t>
      </w:r>
      <w:r w:rsidR="007977C5">
        <w:t xml:space="preserve"> reduction in Bluegill seine catch</w:t>
      </w:r>
      <w:r w:rsidR="00CA0CF6">
        <w:t xml:space="preserve">es </w:t>
      </w:r>
      <w:r w:rsidR="00CA54D6">
        <w:t>the day after</w:t>
      </w:r>
      <w:r w:rsidR="007977C5">
        <w:t xml:space="preserve"> rotenone applications compared with controls (</w:t>
      </w:r>
      <w:r w:rsidR="001537BE" w:rsidRPr="00F4365F">
        <w:t>Figure 3</w:t>
      </w:r>
      <w:r w:rsidR="007977C5">
        <w:t>).</w:t>
      </w:r>
      <w:r w:rsidR="00EF3F5E">
        <w:t xml:space="preserve"> </w:t>
      </w:r>
      <w:r w:rsidR="007977C5">
        <w:t>However, in large impoundments</w:t>
      </w:r>
      <w:r w:rsidR="00917104">
        <w:t>,</w:t>
      </w:r>
      <w:r w:rsidR="007977C5">
        <w:t xml:space="preserve"> a </w:t>
      </w:r>
      <w:r w:rsidR="00562FB3">
        <w:t xml:space="preserve">statistically </w:t>
      </w:r>
      <w:r w:rsidR="007977C5">
        <w:t xml:space="preserve">significant treatment x </w:t>
      </w:r>
      <w:proofErr w:type="gramStart"/>
      <w:r w:rsidR="007977C5">
        <w:t>time period</w:t>
      </w:r>
      <w:proofErr w:type="gramEnd"/>
      <w:r w:rsidR="007977C5">
        <w:t xml:space="preserve"> interaction was not evident (F</w:t>
      </w:r>
      <w:r w:rsidR="007977C5">
        <w:rPr>
          <w:vertAlign w:val="subscript"/>
        </w:rPr>
        <w:t>1,19</w:t>
      </w:r>
      <w:r w:rsidR="007977C5">
        <w:t>=2.91, p=0.092) in Bluegill seine catch</w:t>
      </w:r>
      <w:r w:rsidR="00CA0CF6">
        <w:t xml:space="preserve">es </w:t>
      </w:r>
      <w:r w:rsidR="007977C5">
        <w:t xml:space="preserve">even though an additional 54% (-13–82%; ±95% CI) reduction was observed </w:t>
      </w:r>
      <w:r w:rsidR="00CA54D6">
        <w:t xml:space="preserve">one-day </w:t>
      </w:r>
      <w:r w:rsidR="00AF5A4A">
        <w:t>post</w:t>
      </w:r>
      <w:r w:rsidR="007977C5">
        <w:t xml:space="preserve"> treatment </w:t>
      </w:r>
      <w:r w:rsidR="00AF5A4A">
        <w:t xml:space="preserve">in treatment impoundments </w:t>
      </w:r>
      <w:r w:rsidR="007977C5">
        <w:t>compared to controls (</w:t>
      </w:r>
      <w:r w:rsidR="00AF5A4A" w:rsidRPr="00F4365F">
        <w:t>Figure 3</w:t>
      </w:r>
      <w:r w:rsidR="007977C5">
        <w:t>).</w:t>
      </w:r>
    </w:p>
    <w:p w14:paraId="63FFE4D4" w14:textId="06187723" w:rsidR="00114FAC" w:rsidRDefault="00674E1C" w:rsidP="00560F15">
      <w:pPr>
        <w:tabs>
          <w:tab w:val="left" w:pos="920"/>
        </w:tabs>
        <w:spacing w:line="480" w:lineRule="auto"/>
      </w:pPr>
      <w:r>
        <w:tab/>
        <w:t>P</w:t>
      </w:r>
      <w:r w:rsidR="004554A6">
        <w:t xml:space="preserve">re-treatment (i.e., </w:t>
      </w:r>
      <w:r w:rsidR="009019D8">
        <w:t>day 1</w:t>
      </w:r>
      <w:r w:rsidR="004554A6">
        <w:t xml:space="preserve">) </w:t>
      </w:r>
      <w:r w:rsidR="008620B4">
        <w:t>b</w:t>
      </w:r>
      <w:r w:rsidR="00760DB5">
        <w:t xml:space="preserve">ass </w:t>
      </w:r>
      <w:r w:rsidR="004554A6">
        <w:t xml:space="preserve">seine catches </w:t>
      </w:r>
      <w:r>
        <w:t xml:space="preserve">were </w:t>
      </w:r>
      <w:r w:rsidR="00E1759E">
        <w:t>not significantly different</w:t>
      </w:r>
      <w:r>
        <w:t xml:space="preserve"> initially in treatment and control small (</w:t>
      </w:r>
      <w:r w:rsidR="00760DB5">
        <w:t>F</w:t>
      </w:r>
      <w:r w:rsidR="00760DB5">
        <w:rPr>
          <w:vertAlign w:val="subscript"/>
        </w:rPr>
        <w:t>1,19</w:t>
      </w:r>
      <w:r w:rsidR="00760DB5">
        <w:t>=11.22; p=0.56</w:t>
      </w:r>
      <w:r>
        <w:t>) and large (</w:t>
      </w:r>
      <w:r w:rsidR="00DA3DEF">
        <w:t>F</w:t>
      </w:r>
      <w:r w:rsidR="00DA3DEF">
        <w:rPr>
          <w:vertAlign w:val="subscript"/>
        </w:rPr>
        <w:t>1,5</w:t>
      </w:r>
      <w:r w:rsidR="00DA3DEF">
        <w:rPr>
          <w:vertAlign w:val="subscript"/>
        </w:rPr>
        <w:softHyphen/>
      </w:r>
      <w:r w:rsidR="00DA3DEF">
        <w:rPr>
          <w:vertAlign w:val="subscript"/>
        </w:rPr>
        <w:softHyphen/>
      </w:r>
      <w:r w:rsidR="00DA3DEF">
        <w:t>=3.5</w:t>
      </w:r>
      <w:r w:rsidR="003F42BC">
        <w:t>5</w:t>
      </w:r>
      <w:r w:rsidR="00DA3DEF">
        <w:t>; p=0.9</w:t>
      </w:r>
      <w:r w:rsidR="003F42BC">
        <w:t>7</w:t>
      </w:r>
      <w:r>
        <w:t xml:space="preserve">) impoundments. </w:t>
      </w:r>
      <w:r w:rsidR="00CA54D6">
        <w:t>When observing d</w:t>
      </w:r>
      <w:r w:rsidR="00393157">
        <w:t xml:space="preserve">ay-1 compared to the mid-summer follow-up (i.e., day-42), </w:t>
      </w:r>
      <w:r w:rsidR="00CA54D6">
        <w:t xml:space="preserve">we found </w:t>
      </w:r>
      <w:r w:rsidR="00393157">
        <w:t>t</w:t>
      </w:r>
      <w:r w:rsidR="00760DB5">
        <w:t xml:space="preserve">he treatment x </w:t>
      </w:r>
      <w:proofErr w:type="gramStart"/>
      <w:r w:rsidR="00760DB5">
        <w:t>time period</w:t>
      </w:r>
      <w:proofErr w:type="gramEnd"/>
      <w:r w:rsidR="00760DB5">
        <w:t xml:space="preserve"> interaction was</w:t>
      </w:r>
      <w:r w:rsidR="00562FB3">
        <w:t xml:space="preserve"> statistically</w:t>
      </w:r>
      <w:r w:rsidR="00760DB5">
        <w:t xml:space="preserve"> significant in small impoundments</w:t>
      </w:r>
      <w:r w:rsidR="00DA3DEF">
        <w:t xml:space="preserve"> (F</w:t>
      </w:r>
      <w:r w:rsidR="00DA3DEF">
        <w:rPr>
          <w:vertAlign w:val="subscript"/>
        </w:rPr>
        <w:t>1,19</w:t>
      </w:r>
      <w:r w:rsidR="00DA3DEF">
        <w:t>=6.73; p=0.</w:t>
      </w:r>
      <w:r w:rsidR="00D13845">
        <w:t>017</w:t>
      </w:r>
      <w:r w:rsidR="00DA3DEF">
        <w:t>)</w:t>
      </w:r>
      <w:r w:rsidR="00917104">
        <w:t xml:space="preserve"> and </w:t>
      </w:r>
      <w:r w:rsidR="00760DB5">
        <w:t xml:space="preserve">represented an additional </w:t>
      </w:r>
      <w:r w:rsidR="00DA3DEF">
        <w:t>86</w:t>
      </w:r>
      <w:r w:rsidR="00760DB5">
        <w:t>% (</w:t>
      </w:r>
      <w:r w:rsidR="00DA3DEF">
        <w:t>38–97</w:t>
      </w:r>
      <w:r w:rsidR="00760DB5">
        <w:t>%; ±95% CI)</w:t>
      </w:r>
      <w:r w:rsidR="00393157">
        <w:t xml:space="preserve"> </w:t>
      </w:r>
      <w:r w:rsidR="00760DB5">
        <w:t xml:space="preserve">post-treatment decrease in small treatment impoundments compared to </w:t>
      </w:r>
      <w:r w:rsidR="00DA3DEF">
        <w:t xml:space="preserve">small </w:t>
      </w:r>
      <w:r w:rsidR="00760DB5">
        <w:t>controls</w:t>
      </w:r>
      <w:r w:rsidR="001F09B5">
        <w:t xml:space="preserve"> (</w:t>
      </w:r>
      <w:r w:rsidR="001F09B5" w:rsidRPr="001A40B7">
        <w:t>Figure 4</w:t>
      </w:r>
      <w:r w:rsidR="001F09B5">
        <w:t>)</w:t>
      </w:r>
      <w:r w:rsidR="00DA3DEF">
        <w:t xml:space="preserve">. </w:t>
      </w:r>
      <w:r w:rsidR="008620B4">
        <w:t>The l</w:t>
      </w:r>
      <w:r w:rsidR="00DA3DEF">
        <w:t xml:space="preserve">arge impoundment treatment x </w:t>
      </w:r>
      <w:proofErr w:type="gramStart"/>
      <w:r w:rsidR="00DA3DEF">
        <w:t>time period</w:t>
      </w:r>
      <w:proofErr w:type="gramEnd"/>
      <w:r w:rsidR="00DA3DEF">
        <w:t xml:space="preserve"> interaction</w:t>
      </w:r>
      <w:r w:rsidR="00CA54D6">
        <w:t xml:space="preserve"> was not statistically significant</w:t>
      </w:r>
      <w:r w:rsidR="00DA3DEF">
        <w:t xml:space="preserve"> (F</w:t>
      </w:r>
      <w:r w:rsidR="00DA3DEF">
        <w:rPr>
          <w:vertAlign w:val="subscript"/>
        </w:rPr>
        <w:t>1,5</w:t>
      </w:r>
      <w:r w:rsidR="00DA3DEF">
        <w:t>=3.53; p=0.06</w:t>
      </w:r>
      <w:r w:rsidR="00D13845">
        <w:t>1</w:t>
      </w:r>
      <w:r w:rsidR="00DA3DEF">
        <w:t>)</w:t>
      </w:r>
      <w:r w:rsidR="00CA54D6">
        <w:t xml:space="preserve">, </w:t>
      </w:r>
      <w:r w:rsidR="008620B4">
        <w:t>but did</w:t>
      </w:r>
      <w:r w:rsidR="00DA3DEF">
        <w:t xml:space="preserve"> present</w:t>
      </w:r>
      <w:r w:rsidR="00760DB5">
        <w:t xml:space="preserve"> an additional </w:t>
      </w:r>
      <w:r w:rsidR="00DA3DEF">
        <w:t>71</w:t>
      </w:r>
      <w:r w:rsidR="00760DB5">
        <w:t>% (</w:t>
      </w:r>
      <w:r w:rsidR="00DA3DEF">
        <w:t>-5–92</w:t>
      </w:r>
      <w:r w:rsidR="00760DB5">
        <w:t>%; ±95% CI) post-treatment decrease in large treatment impoundments</w:t>
      </w:r>
      <w:r w:rsidR="00DA3DEF">
        <w:t xml:space="preserve"> compared to large controls</w:t>
      </w:r>
      <w:r w:rsidR="001F09B5">
        <w:t xml:space="preserve"> (</w:t>
      </w:r>
      <w:r w:rsidR="001F09B5" w:rsidRPr="001A40B7">
        <w:t>Figure 4</w:t>
      </w:r>
      <w:r w:rsidR="001F09B5">
        <w:t>)</w:t>
      </w:r>
      <w:r w:rsidR="00760DB5">
        <w:t>.</w:t>
      </w:r>
      <w:r w:rsidR="00DA3DEF">
        <w:t xml:space="preserve"> </w:t>
      </w:r>
      <w:r w:rsidR="00114FAC">
        <w:t xml:space="preserve">Bluegill seine catches were </w:t>
      </w:r>
      <w:r w:rsidR="00E1759E">
        <w:t>not significantly different</w:t>
      </w:r>
      <w:r w:rsidR="00114FAC">
        <w:t xml:space="preserve"> initially in treatment and control small</w:t>
      </w:r>
      <w:r w:rsidR="00FC170F">
        <w:t xml:space="preserve"> impoundments</w:t>
      </w:r>
      <w:r w:rsidR="00114FAC">
        <w:t xml:space="preserve"> (F</w:t>
      </w:r>
      <w:r w:rsidR="00114FAC">
        <w:softHyphen/>
      </w:r>
      <w:r w:rsidR="00114FAC">
        <w:rPr>
          <w:vertAlign w:val="subscript"/>
        </w:rPr>
        <w:t>1,19</w:t>
      </w:r>
      <w:r w:rsidR="00114FAC">
        <w:t>=</w:t>
      </w:r>
      <w:r w:rsidR="00FC170F">
        <w:t>5.69</w:t>
      </w:r>
      <w:r w:rsidR="00114FAC">
        <w:t xml:space="preserve">; </w:t>
      </w:r>
      <w:r w:rsidR="00114FAC">
        <w:lastRenderedPageBreak/>
        <w:t>p=0.</w:t>
      </w:r>
      <w:r w:rsidR="00FC170F">
        <w:t>24</w:t>
      </w:r>
      <w:r w:rsidR="00114FAC">
        <w:t>)</w:t>
      </w:r>
      <w:r w:rsidR="00FC170F">
        <w:t>, but</w:t>
      </w:r>
      <w:r w:rsidR="00FE26DE">
        <w:t xml:space="preserve"> were</w:t>
      </w:r>
      <w:r w:rsidR="00FC170F">
        <w:t xml:space="preserve"> </w:t>
      </w:r>
      <w:r w:rsidR="00E1759E">
        <w:t xml:space="preserve">significantly </w:t>
      </w:r>
      <w:r w:rsidR="00FC170F">
        <w:t>different in large impoundments (F</w:t>
      </w:r>
      <w:r w:rsidR="00FC170F">
        <w:rPr>
          <w:vertAlign w:val="subscript"/>
        </w:rPr>
        <w:t>1,5</w:t>
      </w:r>
      <w:r w:rsidR="00FC170F">
        <w:t>=21.059; p&lt;0.001</w:t>
      </w:r>
      <w:r w:rsidR="0088239B">
        <w:t xml:space="preserve">; </w:t>
      </w:r>
      <w:r w:rsidR="0088239B" w:rsidRPr="001A40B7">
        <w:t>Figure 5</w:t>
      </w:r>
      <w:r w:rsidR="0088239B">
        <w:t>)</w:t>
      </w:r>
      <w:r w:rsidR="00114FAC">
        <w:t xml:space="preserve">. The treatment x </w:t>
      </w:r>
      <w:proofErr w:type="gramStart"/>
      <w:r w:rsidR="00114FAC">
        <w:t>time period</w:t>
      </w:r>
      <w:proofErr w:type="gramEnd"/>
      <w:r w:rsidR="00114FAC">
        <w:t xml:space="preserve"> interaction in small (F</w:t>
      </w:r>
      <w:r w:rsidR="00114FAC">
        <w:rPr>
          <w:vertAlign w:val="subscript"/>
        </w:rPr>
        <w:t>1,19</w:t>
      </w:r>
      <w:r w:rsidR="00114FAC">
        <w:t>=0.39; p=0.55)</w:t>
      </w:r>
      <w:r w:rsidR="00BB4E96">
        <w:t xml:space="preserve"> and large</w:t>
      </w:r>
      <w:r w:rsidR="008F10BD">
        <w:t xml:space="preserve"> (</w:t>
      </w:r>
      <w:r w:rsidR="000E4689">
        <w:t>F</w:t>
      </w:r>
      <w:r w:rsidR="000E4689">
        <w:rPr>
          <w:vertAlign w:val="subscript"/>
        </w:rPr>
        <w:t>1,</w:t>
      </w:r>
      <w:r w:rsidR="00260B24">
        <w:rPr>
          <w:vertAlign w:val="subscript"/>
        </w:rPr>
        <w:t>5</w:t>
      </w:r>
      <w:r w:rsidR="009639A1">
        <w:rPr>
          <w:vertAlign w:val="subscript"/>
        </w:rPr>
        <w:softHyphen/>
      </w:r>
      <w:r w:rsidR="009639A1">
        <w:t>=</w:t>
      </w:r>
      <w:r w:rsidR="00260B24">
        <w:t>0.41</w:t>
      </w:r>
      <w:r w:rsidR="009639A1">
        <w:t>; p=0.52</w:t>
      </w:r>
      <w:r w:rsidR="008F10BD">
        <w:t>) impoundments</w:t>
      </w:r>
      <w:r w:rsidR="00114FAC">
        <w:t xml:space="preserve"> was not </w:t>
      </w:r>
      <w:r w:rsidR="00562FB3">
        <w:t xml:space="preserve">statistically </w:t>
      </w:r>
      <w:r w:rsidR="00114FAC">
        <w:t>significant</w:t>
      </w:r>
      <w:r w:rsidR="008F10BD">
        <w:t xml:space="preserve">, presenting no </w:t>
      </w:r>
      <w:r w:rsidR="00FC170F">
        <w:t>change in catch</w:t>
      </w:r>
      <w:r w:rsidR="00CA0CF6">
        <w:t xml:space="preserve">es </w:t>
      </w:r>
      <w:r w:rsidR="00FC170F">
        <w:t xml:space="preserve">of </w:t>
      </w:r>
      <w:r w:rsidR="008F10BD">
        <w:t>Bluegill from day-1 to day-42</w:t>
      </w:r>
      <w:r w:rsidR="00FC170F">
        <w:t xml:space="preserve"> in treatments compared to controls</w:t>
      </w:r>
      <w:r w:rsidR="00260B24">
        <w:t xml:space="preserve"> (</w:t>
      </w:r>
      <w:r w:rsidR="00260B24" w:rsidRPr="008620B4">
        <w:t>Figure 5</w:t>
      </w:r>
      <w:r w:rsidR="00260B24">
        <w:t>)</w:t>
      </w:r>
      <w:r w:rsidR="008F10BD">
        <w:t xml:space="preserve">. </w:t>
      </w:r>
      <w:r w:rsidR="00114FAC">
        <w:t xml:space="preserve"> </w:t>
      </w:r>
    </w:p>
    <w:p w14:paraId="2EC716DB" w14:textId="73988213" w:rsidR="00CC5F9D" w:rsidRDefault="00CC5F9D" w:rsidP="00560F15">
      <w:pPr>
        <w:tabs>
          <w:tab w:val="left" w:pos="920"/>
        </w:tabs>
        <w:spacing w:line="480" w:lineRule="auto"/>
      </w:pPr>
      <w:r>
        <w:tab/>
      </w:r>
      <w:r w:rsidR="000259C7">
        <w:t xml:space="preserve">Age-0 </w:t>
      </w:r>
      <w:r w:rsidR="003B1999">
        <w:t>b</w:t>
      </w:r>
      <w:r w:rsidR="000259C7">
        <w:t>ass were not captured in six of the treated impoundments. In impoundments</w:t>
      </w:r>
      <w:r w:rsidR="003B1999">
        <w:t xml:space="preserve"> from which </w:t>
      </w:r>
      <w:r w:rsidR="000259C7">
        <w:t xml:space="preserve">they were captured, </w:t>
      </w:r>
      <w:r w:rsidR="003B1999">
        <w:t>b</w:t>
      </w:r>
      <w:r>
        <w:t xml:space="preserve">ass MLA-0 </w:t>
      </w:r>
      <w:r w:rsidR="009019D8">
        <w:t>in the seine catches pre-treatment (i.e., day 1) were similar in the treatment and control small (F</w:t>
      </w:r>
      <w:r w:rsidR="009019D8">
        <w:rPr>
          <w:vertAlign w:val="subscript"/>
        </w:rPr>
        <w:t>1,19</w:t>
      </w:r>
      <w:r w:rsidR="009019D8">
        <w:t>=0.025; p=0.94) and large (F</w:t>
      </w:r>
      <w:r w:rsidR="009019D8">
        <w:rPr>
          <w:vertAlign w:val="subscript"/>
        </w:rPr>
        <w:t>1,5</w:t>
      </w:r>
      <w:r w:rsidR="009019D8">
        <w:t xml:space="preserve">=3.81; p=0.16) impoundments. In small impoundments, the treatment x </w:t>
      </w:r>
      <w:proofErr w:type="gramStart"/>
      <w:r w:rsidR="009019D8">
        <w:t>time period</w:t>
      </w:r>
      <w:proofErr w:type="gramEnd"/>
      <w:r w:rsidR="009019D8">
        <w:t xml:space="preserve"> interaction did not indicate any additional age-0 growth from day-1 to day-42 in the controls and treatments (F</w:t>
      </w:r>
      <w:r w:rsidR="009019D8">
        <w:rPr>
          <w:vertAlign w:val="subscript"/>
        </w:rPr>
        <w:t>1,14</w:t>
      </w:r>
      <w:r w:rsidR="009019D8">
        <w:t>=0.024; p=0.88). Likewise, large impoundments did not experience additional age-0 growth due to treatment (F</w:t>
      </w:r>
      <w:r w:rsidR="009019D8">
        <w:rPr>
          <w:vertAlign w:val="subscript"/>
        </w:rPr>
        <w:t>1,5</w:t>
      </w:r>
      <w:r w:rsidR="009019D8">
        <w:rPr>
          <w:vertAlign w:val="subscript"/>
        </w:rPr>
        <w:softHyphen/>
      </w:r>
      <w:r w:rsidR="009019D8">
        <w:t xml:space="preserve">=0.38; p=0.56; </w:t>
      </w:r>
      <w:r w:rsidR="009019D8" w:rsidRPr="001A40B7">
        <w:t>Figure 6</w:t>
      </w:r>
      <w:r w:rsidR="009019D8">
        <w:t>).</w:t>
      </w:r>
      <w:r w:rsidR="000259C7">
        <w:t xml:space="preserve"> Among both impoundment sizes, MLA-0 on day 42 was 63 mm (51–76 mm; ±95% CI) in the treatments and 58 mm (48–71 mm; ±95% CI) in the controls. </w:t>
      </w:r>
    </w:p>
    <w:p w14:paraId="70980C2E" w14:textId="77777777" w:rsidR="000A0822" w:rsidRPr="009019D8" w:rsidRDefault="000A0822" w:rsidP="00560F15">
      <w:pPr>
        <w:tabs>
          <w:tab w:val="left" w:pos="920"/>
        </w:tabs>
        <w:spacing w:line="480" w:lineRule="auto"/>
      </w:pPr>
    </w:p>
    <w:p w14:paraId="67F806A6" w14:textId="583E3202" w:rsidR="001121A9" w:rsidRDefault="00047EBF" w:rsidP="00560F15">
      <w:pPr>
        <w:tabs>
          <w:tab w:val="left" w:pos="920"/>
        </w:tabs>
        <w:spacing w:line="480" w:lineRule="auto"/>
        <w:rPr>
          <w:iCs/>
        </w:rPr>
      </w:pP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r>
        <w:rPr>
          <w:i/>
        </w:rPr>
        <w:t>s</w:t>
      </w:r>
      <w:r w:rsidRPr="00FA0FAB">
        <w:rPr>
          <w:i/>
        </w:rPr>
        <w:t>tructure.</w:t>
      </w:r>
      <w:r w:rsidR="000A0822">
        <w:rPr>
          <w:iCs/>
        </w:rPr>
        <w:t>—</w:t>
      </w:r>
      <w:r w:rsidR="00E73F3A">
        <w:rPr>
          <w:iCs/>
        </w:rPr>
        <w:t xml:space="preserve">Bass MLA-1 </w:t>
      </w:r>
      <w:r w:rsidR="008E5BC3">
        <w:rPr>
          <w:iCs/>
        </w:rPr>
        <w:t>in</w:t>
      </w:r>
      <w:r w:rsidR="00E73F3A">
        <w:rPr>
          <w:iCs/>
        </w:rPr>
        <w:t xml:space="preserve"> small impoundments</w:t>
      </w:r>
      <w:r w:rsidR="00562FB3">
        <w:rPr>
          <w:iCs/>
        </w:rPr>
        <w:t xml:space="preserve"> significantly</w:t>
      </w:r>
      <w:r w:rsidR="008E5BC3">
        <w:rPr>
          <w:iCs/>
        </w:rPr>
        <w:t xml:space="preserve"> increased on average by 27% (16–40%; ±95% CI) after </w:t>
      </w:r>
      <w:r w:rsidR="00A145E7">
        <w:rPr>
          <w:iCs/>
        </w:rPr>
        <w:t>one year of</w:t>
      </w:r>
      <w:r w:rsidR="008E5BC3">
        <w:rPr>
          <w:iCs/>
        </w:rPr>
        <w:t xml:space="preserve"> treatment (</w:t>
      </w:r>
      <w:r w:rsidR="00955CC5">
        <w:rPr>
          <w:iCs/>
        </w:rPr>
        <w:t>F</w:t>
      </w:r>
      <w:r w:rsidR="00955CC5">
        <w:rPr>
          <w:iCs/>
          <w:vertAlign w:val="subscript"/>
        </w:rPr>
        <w:t>1,24</w:t>
      </w:r>
      <w:r w:rsidR="00955CC5">
        <w:rPr>
          <w:iCs/>
        </w:rPr>
        <w:t>=19.15; p&lt;0.001</w:t>
      </w:r>
      <w:r w:rsidR="008E5BC3">
        <w:rPr>
          <w:iCs/>
        </w:rPr>
        <w:t>) and by 31% (16–48%; ±95% CI) after two consecutive years of treatment (</w:t>
      </w:r>
      <w:r w:rsidR="00955CC5">
        <w:rPr>
          <w:iCs/>
        </w:rPr>
        <w:t>F</w:t>
      </w:r>
      <w:r w:rsidR="00955CC5">
        <w:rPr>
          <w:iCs/>
          <w:vertAlign w:val="subscript"/>
        </w:rPr>
        <w:t>1,24</w:t>
      </w:r>
      <w:r w:rsidR="00955CC5">
        <w:rPr>
          <w:iCs/>
        </w:rPr>
        <w:t>=19.15; p&lt;0.001</w:t>
      </w:r>
      <w:r w:rsidR="008E5BC3">
        <w:rPr>
          <w:iCs/>
        </w:rPr>
        <w:t>) compared to the control</w:t>
      </w:r>
      <w:r w:rsidR="00955CC5">
        <w:rPr>
          <w:iCs/>
        </w:rPr>
        <w:t>s</w:t>
      </w:r>
      <w:r w:rsidR="008E5BC3">
        <w:rPr>
          <w:iCs/>
        </w:rPr>
        <w:t xml:space="preserve">. </w:t>
      </w:r>
      <w:r w:rsidR="00955CC5">
        <w:rPr>
          <w:iCs/>
        </w:rPr>
        <w:t xml:space="preserve">However, there was no difference between one </w:t>
      </w:r>
      <w:r w:rsidR="005B3173">
        <w:rPr>
          <w:iCs/>
        </w:rPr>
        <w:t>versus</w:t>
      </w:r>
      <w:r w:rsidR="00955CC5">
        <w:rPr>
          <w:iCs/>
        </w:rPr>
        <w:t xml:space="preserve"> two years of treatment (F</w:t>
      </w:r>
      <w:r w:rsidR="00955CC5">
        <w:rPr>
          <w:iCs/>
          <w:vertAlign w:val="subscript"/>
        </w:rPr>
        <w:t>1,24</w:t>
      </w:r>
      <w:r w:rsidR="00955CC5">
        <w:rPr>
          <w:iCs/>
          <w:vertAlign w:val="subscript"/>
        </w:rPr>
        <w:softHyphen/>
      </w:r>
      <w:r w:rsidR="00955CC5">
        <w:rPr>
          <w:iCs/>
        </w:rPr>
        <w:t>=19.15; p=0.69) in small impoundments (</w:t>
      </w:r>
      <w:r w:rsidR="00955CC5" w:rsidRPr="001A40B7">
        <w:rPr>
          <w:iCs/>
        </w:rPr>
        <w:t>Figure 7</w:t>
      </w:r>
      <w:r w:rsidR="00955CC5">
        <w:rPr>
          <w:iCs/>
        </w:rPr>
        <w:t xml:space="preserve">). In large impoundments, </w:t>
      </w:r>
      <w:r w:rsidR="005B3173">
        <w:rPr>
          <w:iCs/>
        </w:rPr>
        <w:t>b</w:t>
      </w:r>
      <w:r w:rsidR="00955CC5">
        <w:rPr>
          <w:iCs/>
        </w:rPr>
        <w:t>ass MLA-1 increased on average 17%</w:t>
      </w:r>
      <w:r w:rsidR="005F661C">
        <w:rPr>
          <w:iCs/>
        </w:rPr>
        <w:t xml:space="preserve"> (3–33%; ±95% CI) after the first treatment (F</w:t>
      </w:r>
      <w:r w:rsidR="005F661C">
        <w:rPr>
          <w:iCs/>
          <w:vertAlign w:val="subscript"/>
        </w:rPr>
        <w:t>1,7</w:t>
      </w:r>
      <w:r w:rsidR="005F661C">
        <w:rPr>
          <w:iCs/>
        </w:rPr>
        <w:t>=3.83; p=0.050) and 20% (-2–45%; ±95% CI) after two consecutive treatments (F</w:t>
      </w:r>
      <w:r w:rsidR="005F661C">
        <w:rPr>
          <w:iCs/>
          <w:vertAlign w:val="subscript"/>
        </w:rPr>
        <w:t>1,12</w:t>
      </w:r>
      <w:r w:rsidR="005F661C">
        <w:rPr>
          <w:iCs/>
        </w:rPr>
        <w:t xml:space="preserve">=3.83; p=0.099). There was no difference between bass MLA-1 after one </w:t>
      </w:r>
      <w:r w:rsidR="00194E5D">
        <w:rPr>
          <w:iCs/>
        </w:rPr>
        <w:t>versus</w:t>
      </w:r>
      <w:r w:rsidR="005F661C">
        <w:rPr>
          <w:iCs/>
        </w:rPr>
        <w:t xml:space="preserve"> after two rotenone treatments in large impoundments (F</w:t>
      </w:r>
      <w:r w:rsidR="005F661C">
        <w:rPr>
          <w:iCs/>
          <w:vertAlign w:val="subscript"/>
        </w:rPr>
        <w:t>1,9</w:t>
      </w:r>
      <w:r w:rsidR="005F661C">
        <w:rPr>
          <w:iCs/>
        </w:rPr>
        <w:t xml:space="preserve">=3.83; p=0.84; </w:t>
      </w:r>
      <w:r w:rsidR="005F661C" w:rsidRPr="001A40B7">
        <w:rPr>
          <w:iCs/>
        </w:rPr>
        <w:t>Figure 7</w:t>
      </w:r>
      <w:r w:rsidR="005F661C">
        <w:rPr>
          <w:iCs/>
        </w:rPr>
        <w:t>).</w:t>
      </w:r>
    </w:p>
    <w:p w14:paraId="3A7A41F1" w14:textId="51F3BB69" w:rsidR="00E73F3A" w:rsidRPr="008B0704" w:rsidRDefault="00C45555" w:rsidP="00560F15">
      <w:pPr>
        <w:tabs>
          <w:tab w:val="left" w:pos="920"/>
        </w:tabs>
        <w:spacing w:line="480" w:lineRule="auto"/>
        <w:rPr>
          <w:iCs/>
        </w:rPr>
      </w:pPr>
      <w:r>
        <w:rPr>
          <w:iCs/>
        </w:rPr>
        <w:lastRenderedPageBreak/>
        <w:tab/>
      </w:r>
      <w:r w:rsidR="00B26E5D">
        <w:rPr>
          <w:iCs/>
        </w:rPr>
        <w:t xml:space="preserve">In small impoundments, </w:t>
      </w:r>
      <w:r w:rsidR="00DC69CD">
        <w:rPr>
          <w:iCs/>
        </w:rPr>
        <w:t xml:space="preserve">we found </w:t>
      </w:r>
      <w:r w:rsidR="00DD58E0">
        <w:rPr>
          <w:iCs/>
        </w:rPr>
        <w:t>b</w:t>
      </w:r>
      <w:r w:rsidR="00DC69CD">
        <w:rPr>
          <w:iCs/>
        </w:rPr>
        <w:t>ass recruitment</w:t>
      </w:r>
      <w:r w:rsidR="0006729D">
        <w:rPr>
          <w:iCs/>
        </w:rPr>
        <w:t xml:space="preserve"> (i.e., age-1 CPUE)</w:t>
      </w:r>
      <w:r w:rsidR="00DC69CD">
        <w:rPr>
          <w:iCs/>
        </w:rPr>
        <w:t xml:space="preserve"> </w:t>
      </w:r>
      <w:r w:rsidR="006B0890">
        <w:rPr>
          <w:iCs/>
        </w:rPr>
        <w:t>declined</w:t>
      </w:r>
      <w:r w:rsidR="00DC69CD">
        <w:rPr>
          <w:iCs/>
        </w:rPr>
        <w:t xml:space="preserve"> 87% (74–93%; ±95% CI) and 84% (58–94%; ±95% CI) </w:t>
      </w:r>
      <w:r w:rsidR="006B0890">
        <w:rPr>
          <w:iCs/>
        </w:rPr>
        <w:t>more than the controls</w:t>
      </w:r>
      <w:r w:rsidR="00DC69CD">
        <w:rPr>
          <w:iCs/>
        </w:rPr>
        <w:t xml:space="preserve"> after one</w:t>
      </w:r>
      <w:r w:rsidR="006B0890">
        <w:rPr>
          <w:iCs/>
        </w:rPr>
        <w:t xml:space="preserve"> (F</w:t>
      </w:r>
      <w:r w:rsidR="006B0890">
        <w:rPr>
          <w:iCs/>
          <w:vertAlign w:val="subscript"/>
        </w:rPr>
        <w:t>1,19</w:t>
      </w:r>
      <w:r w:rsidR="006B0890">
        <w:rPr>
          <w:iCs/>
        </w:rPr>
        <w:t>=22.21; p&lt;0.001)</w:t>
      </w:r>
      <w:r w:rsidR="00DC69CD">
        <w:rPr>
          <w:iCs/>
        </w:rPr>
        <w:t xml:space="preserve"> and two</w:t>
      </w:r>
      <w:r w:rsidR="006B0890">
        <w:rPr>
          <w:iCs/>
        </w:rPr>
        <w:t xml:space="preserve"> (F</w:t>
      </w:r>
      <w:r w:rsidR="006B0890">
        <w:rPr>
          <w:iCs/>
          <w:vertAlign w:val="subscript"/>
        </w:rPr>
        <w:t>1,19</w:t>
      </w:r>
      <w:r w:rsidR="006B0890">
        <w:rPr>
          <w:iCs/>
        </w:rPr>
        <w:t>=22.21; p</w:t>
      </w:r>
      <w:r w:rsidR="0024026B">
        <w:rPr>
          <w:iCs/>
        </w:rPr>
        <w:t>&lt;0.001</w:t>
      </w:r>
      <w:r w:rsidR="006B0890">
        <w:rPr>
          <w:iCs/>
        </w:rPr>
        <w:t xml:space="preserve">) </w:t>
      </w:r>
      <w:r w:rsidR="00DC69CD">
        <w:rPr>
          <w:iCs/>
        </w:rPr>
        <w:t>years of rotenone application, respectively (</w:t>
      </w:r>
      <w:r w:rsidR="00DC69CD" w:rsidRPr="001A40B7">
        <w:rPr>
          <w:iCs/>
        </w:rPr>
        <w:t>Figure 8</w:t>
      </w:r>
      <w:r w:rsidR="00DC69CD">
        <w:rPr>
          <w:iCs/>
        </w:rPr>
        <w:t>).</w:t>
      </w:r>
      <w:r w:rsidR="0024026B">
        <w:rPr>
          <w:iCs/>
        </w:rPr>
        <w:t xml:space="preserve"> We detected no difference between one </w:t>
      </w:r>
      <w:r w:rsidR="00DD58E0">
        <w:rPr>
          <w:iCs/>
        </w:rPr>
        <w:t>versus</w:t>
      </w:r>
      <w:r w:rsidR="0024026B">
        <w:rPr>
          <w:iCs/>
        </w:rPr>
        <w:t xml:space="preserve"> two years of treatment (F</w:t>
      </w:r>
      <w:r w:rsidR="0024026B">
        <w:rPr>
          <w:iCs/>
          <w:vertAlign w:val="subscript"/>
        </w:rPr>
        <w:t>1,19</w:t>
      </w:r>
      <w:r w:rsidR="0024026B">
        <w:rPr>
          <w:iCs/>
        </w:rPr>
        <w:t>=22.21; p=0.73).</w:t>
      </w:r>
      <w:r w:rsidR="001F3F40">
        <w:rPr>
          <w:iCs/>
        </w:rPr>
        <w:t xml:space="preserve"> </w:t>
      </w:r>
      <w:r w:rsidR="008B0704">
        <w:rPr>
          <w:iCs/>
        </w:rPr>
        <w:t>W</w:t>
      </w:r>
      <w:r w:rsidR="001F3F40">
        <w:rPr>
          <w:iCs/>
        </w:rPr>
        <w:t>e</w:t>
      </w:r>
      <w:r w:rsidR="004675B4">
        <w:rPr>
          <w:iCs/>
        </w:rPr>
        <w:t xml:space="preserve"> did not</w:t>
      </w:r>
      <w:r w:rsidR="001F3F40">
        <w:rPr>
          <w:iCs/>
        </w:rPr>
        <w:t xml:space="preserve"> identif</w:t>
      </w:r>
      <w:r w:rsidR="004675B4">
        <w:rPr>
          <w:iCs/>
        </w:rPr>
        <w:t>y</w:t>
      </w:r>
      <w:r w:rsidR="001F3F40">
        <w:rPr>
          <w:iCs/>
        </w:rPr>
        <w:t xml:space="preserve"> </w:t>
      </w:r>
      <w:r w:rsidR="004675B4">
        <w:rPr>
          <w:iCs/>
        </w:rPr>
        <w:t xml:space="preserve">any </w:t>
      </w:r>
      <w:r w:rsidR="001F3F40">
        <w:rPr>
          <w:iCs/>
        </w:rPr>
        <w:t xml:space="preserve">difference in </w:t>
      </w:r>
      <w:r w:rsidR="00A145E7">
        <w:rPr>
          <w:iCs/>
        </w:rPr>
        <w:t>Bluegill CPU</w:t>
      </w:r>
      <w:r w:rsidR="001F3F40">
        <w:rPr>
          <w:iCs/>
        </w:rPr>
        <w:t xml:space="preserve">E in the controls </w:t>
      </w:r>
      <w:r w:rsidR="00D57C58">
        <w:rPr>
          <w:iCs/>
        </w:rPr>
        <w:t>versus</w:t>
      </w:r>
      <w:r w:rsidR="001F3F40">
        <w:rPr>
          <w:iCs/>
        </w:rPr>
        <w:t xml:space="preserve"> after one (</w:t>
      </w:r>
      <w:r w:rsidR="004675B4">
        <w:rPr>
          <w:iCs/>
        </w:rPr>
        <w:t>F</w:t>
      </w:r>
      <w:r w:rsidR="004675B4">
        <w:rPr>
          <w:iCs/>
          <w:vertAlign w:val="subscript"/>
        </w:rPr>
        <w:t>1,19</w:t>
      </w:r>
      <w:r w:rsidR="004675B4">
        <w:rPr>
          <w:iCs/>
        </w:rPr>
        <w:t>=2.021; p=0.31</w:t>
      </w:r>
      <w:r w:rsidR="001F3F40">
        <w:rPr>
          <w:iCs/>
        </w:rPr>
        <w:t xml:space="preserve">) </w:t>
      </w:r>
      <w:r w:rsidR="00D57C58">
        <w:rPr>
          <w:iCs/>
        </w:rPr>
        <w:t>or after</w:t>
      </w:r>
      <w:r w:rsidR="001F3F40">
        <w:rPr>
          <w:iCs/>
        </w:rPr>
        <w:t xml:space="preserve"> two (</w:t>
      </w:r>
      <w:r w:rsidR="004675B4">
        <w:rPr>
          <w:iCs/>
        </w:rPr>
        <w:t>F</w:t>
      </w:r>
      <w:r w:rsidR="004675B4">
        <w:rPr>
          <w:iCs/>
          <w:vertAlign w:val="subscript"/>
        </w:rPr>
        <w:t>1,19</w:t>
      </w:r>
      <w:r w:rsidR="004675B4">
        <w:rPr>
          <w:iCs/>
        </w:rPr>
        <w:t>=2.021; p=0.16</w:t>
      </w:r>
      <w:r w:rsidR="001F3F40">
        <w:rPr>
          <w:iCs/>
        </w:rPr>
        <w:t xml:space="preserve">) years of treatment, </w:t>
      </w:r>
      <w:r w:rsidR="004675B4">
        <w:rPr>
          <w:iCs/>
        </w:rPr>
        <w:t xml:space="preserve">nor between one </w:t>
      </w:r>
      <w:r w:rsidR="00D57C58">
        <w:rPr>
          <w:iCs/>
        </w:rPr>
        <w:t>versus</w:t>
      </w:r>
      <w:r w:rsidR="004675B4">
        <w:rPr>
          <w:iCs/>
        </w:rPr>
        <w:t xml:space="preserve"> two years of treatment (F</w:t>
      </w:r>
      <w:r w:rsidR="004675B4">
        <w:rPr>
          <w:iCs/>
        </w:rPr>
        <w:softHyphen/>
      </w:r>
      <w:r w:rsidR="004675B4">
        <w:rPr>
          <w:iCs/>
          <w:vertAlign w:val="subscript"/>
        </w:rPr>
        <w:t>1,19</w:t>
      </w:r>
      <w:r w:rsidR="004675B4">
        <w:rPr>
          <w:iCs/>
        </w:rPr>
        <w:t>=2.021; p=0.056)</w:t>
      </w:r>
      <w:r w:rsidR="001F3F40">
        <w:rPr>
          <w:iCs/>
        </w:rPr>
        <w:t xml:space="preserve"> in small impoundments</w:t>
      </w:r>
      <w:r w:rsidR="004675B4">
        <w:rPr>
          <w:iCs/>
        </w:rPr>
        <w:t xml:space="preserve"> (</w:t>
      </w:r>
      <w:r w:rsidR="004675B4" w:rsidRPr="001A40B7">
        <w:rPr>
          <w:iCs/>
        </w:rPr>
        <w:t>Figure 9</w:t>
      </w:r>
      <w:r w:rsidR="004675B4">
        <w:rPr>
          <w:iCs/>
        </w:rPr>
        <w:t xml:space="preserve">). </w:t>
      </w:r>
      <w:r w:rsidR="00E9285E">
        <w:rPr>
          <w:iCs/>
        </w:rPr>
        <w:t>In large impoundments, we detected no difference in</w:t>
      </w:r>
      <w:r w:rsidR="000A0427">
        <w:rPr>
          <w:iCs/>
        </w:rPr>
        <w:t xml:space="preserve"> </w:t>
      </w:r>
      <w:r w:rsidR="00D57C58">
        <w:rPr>
          <w:iCs/>
        </w:rPr>
        <w:t>b</w:t>
      </w:r>
      <w:r w:rsidR="000A0427">
        <w:rPr>
          <w:iCs/>
        </w:rPr>
        <w:t>ass</w:t>
      </w:r>
      <w:r w:rsidR="00E9285E">
        <w:rPr>
          <w:iCs/>
        </w:rPr>
        <w:t xml:space="preserve"> recruitment across all treatment comparisons</w:t>
      </w:r>
      <w:r w:rsidR="000A0427">
        <w:rPr>
          <w:iCs/>
        </w:rPr>
        <w:t xml:space="preserve"> (</w:t>
      </w:r>
      <w:r w:rsidR="000A0427" w:rsidRPr="001A40B7">
        <w:rPr>
          <w:iCs/>
        </w:rPr>
        <w:t>Figure 8</w:t>
      </w:r>
      <w:r w:rsidR="000A0427">
        <w:rPr>
          <w:iCs/>
        </w:rPr>
        <w:t>)</w:t>
      </w:r>
      <w:r w:rsidR="00E9285E">
        <w:rPr>
          <w:iCs/>
        </w:rPr>
        <w:t xml:space="preserve">: control </w:t>
      </w:r>
      <w:r w:rsidR="00D57C58">
        <w:rPr>
          <w:iCs/>
        </w:rPr>
        <w:t>versus</w:t>
      </w:r>
      <w:r w:rsidR="00E9285E">
        <w:rPr>
          <w:iCs/>
        </w:rPr>
        <w:t xml:space="preserve"> one year of treatment (F</w:t>
      </w:r>
      <w:r w:rsidR="00E9285E">
        <w:rPr>
          <w:iCs/>
          <w:vertAlign w:val="subscript"/>
        </w:rPr>
        <w:t>1,</w:t>
      </w:r>
      <w:r w:rsidR="000A0427">
        <w:rPr>
          <w:iCs/>
          <w:vertAlign w:val="subscript"/>
        </w:rPr>
        <w:t>7</w:t>
      </w:r>
      <w:r w:rsidR="000A0427">
        <w:rPr>
          <w:iCs/>
        </w:rPr>
        <w:t xml:space="preserve">=0.89; p=0.21), control </w:t>
      </w:r>
      <w:r w:rsidR="00D57C58">
        <w:rPr>
          <w:iCs/>
        </w:rPr>
        <w:t>versus</w:t>
      </w:r>
      <w:r w:rsidR="000A0427">
        <w:rPr>
          <w:iCs/>
        </w:rPr>
        <w:t xml:space="preserve"> two years of treatment (F</w:t>
      </w:r>
      <w:r w:rsidR="000A0427">
        <w:rPr>
          <w:iCs/>
          <w:vertAlign w:val="subscript"/>
        </w:rPr>
        <w:t>1,7</w:t>
      </w:r>
      <w:r w:rsidR="000A0427">
        <w:rPr>
          <w:iCs/>
        </w:rPr>
        <w:t xml:space="preserve">=0.89; p=0.79), one year </w:t>
      </w:r>
      <w:r w:rsidR="00D57C58">
        <w:rPr>
          <w:iCs/>
        </w:rPr>
        <w:t>versus</w:t>
      </w:r>
      <w:r w:rsidR="000A0427">
        <w:rPr>
          <w:iCs/>
        </w:rPr>
        <w:t xml:space="preserve"> two years of treatment (F</w:t>
      </w:r>
      <w:r w:rsidR="000A0427">
        <w:rPr>
          <w:iCs/>
          <w:vertAlign w:val="subscript"/>
        </w:rPr>
        <w:t>1,7</w:t>
      </w:r>
      <w:r w:rsidR="000A0427">
        <w:rPr>
          <w:iCs/>
        </w:rPr>
        <w:t xml:space="preserve">=0.89; p=0.60). </w:t>
      </w:r>
      <w:r w:rsidR="004675B4">
        <w:rPr>
          <w:iCs/>
        </w:rPr>
        <w:t xml:space="preserve">Likewise, Bluegill CPUE </w:t>
      </w:r>
      <w:r w:rsidR="008B0704">
        <w:rPr>
          <w:iCs/>
        </w:rPr>
        <w:t xml:space="preserve">in large impoundments did not experience a </w:t>
      </w:r>
      <w:r w:rsidR="00D57C58">
        <w:rPr>
          <w:iCs/>
        </w:rPr>
        <w:t>“</w:t>
      </w:r>
      <w:r w:rsidR="008B0704">
        <w:rPr>
          <w:iCs/>
        </w:rPr>
        <w:t>times</w:t>
      </w:r>
      <w:r w:rsidR="00D57C58">
        <w:rPr>
          <w:iCs/>
        </w:rPr>
        <w:t>-</w:t>
      </w:r>
      <w:r w:rsidR="008B0704">
        <w:rPr>
          <w:iCs/>
        </w:rPr>
        <w:t>treated</w:t>
      </w:r>
      <w:r w:rsidR="00D57C58">
        <w:rPr>
          <w:iCs/>
        </w:rPr>
        <w:t>”</w:t>
      </w:r>
      <w:r w:rsidR="008B0704">
        <w:rPr>
          <w:iCs/>
        </w:rPr>
        <w:t xml:space="preserve"> effect among any group comparison (</w:t>
      </w:r>
      <w:r w:rsidR="008B0704" w:rsidRPr="00C21F7F">
        <w:rPr>
          <w:iCs/>
        </w:rPr>
        <w:t>Figure 9</w:t>
      </w:r>
      <w:r w:rsidR="008B0704">
        <w:rPr>
          <w:iCs/>
        </w:rPr>
        <w:t xml:space="preserve">): control </w:t>
      </w:r>
      <w:r w:rsidR="00D57C58">
        <w:rPr>
          <w:iCs/>
        </w:rPr>
        <w:t>versus</w:t>
      </w:r>
      <w:r w:rsidR="008B0704">
        <w:rPr>
          <w:iCs/>
        </w:rPr>
        <w:t xml:space="preserve"> one year of treatment (F</w:t>
      </w:r>
      <w:r w:rsidR="008B0704">
        <w:rPr>
          <w:iCs/>
          <w:vertAlign w:val="subscript"/>
        </w:rPr>
        <w:t>1,12</w:t>
      </w:r>
      <w:r w:rsidR="008B0704">
        <w:rPr>
          <w:iCs/>
        </w:rPr>
        <w:t xml:space="preserve">=1.50; p=0.11), control </w:t>
      </w:r>
      <w:r w:rsidR="00D57C58">
        <w:rPr>
          <w:iCs/>
        </w:rPr>
        <w:t>versus</w:t>
      </w:r>
      <w:r w:rsidR="008B0704">
        <w:rPr>
          <w:iCs/>
        </w:rPr>
        <w:t xml:space="preserve"> two years of treatment (F</w:t>
      </w:r>
      <w:r w:rsidR="008B0704">
        <w:rPr>
          <w:iCs/>
          <w:vertAlign w:val="subscript"/>
        </w:rPr>
        <w:t>1,12</w:t>
      </w:r>
      <w:r w:rsidR="008B0704">
        <w:rPr>
          <w:iCs/>
        </w:rPr>
        <w:t xml:space="preserve">=1.50; p=0.67), one year </w:t>
      </w:r>
      <w:r w:rsidR="00D57C58">
        <w:rPr>
          <w:iCs/>
        </w:rPr>
        <w:t>versus</w:t>
      </w:r>
      <w:r w:rsidR="008B0704">
        <w:rPr>
          <w:iCs/>
        </w:rPr>
        <w:t xml:space="preserve"> two years of treatment (F</w:t>
      </w:r>
      <w:r w:rsidR="008B0704">
        <w:rPr>
          <w:iCs/>
          <w:vertAlign w:val="subscript"/>
        </w:rPr>
        <w:t>1,12</w:t>
      </w:r>
      <w:r w:rsidR="008B0704">
        <w:rPr>
          <w:iCs/>
        </w:rPr>
        <w:t>=1.50; p=0.56).</w:t>
      </w:r>
    </w:p>
    <w:p w14:paraId="3E15D328" w14:textId="00C989C1" w:rsidR="00F034C9" w:rsidRPr="00F034C9" w:rsidRDefault="00F034C9" w:rsidP="00560F15">
      <w:pPr>
        <w:tabs>
          <w:tab w:val="left" w:pos="920"/>
        </w:tabs>
        <w:spacing w:line="480" w:lineRule="auto"/>
        <w:rPr>
          <w:iCs/>
        </w:rPr>
      </w:pPr>
      <w:r>
        <w:rPr>
          <w:iCs/>
        </w:rPr>
        <w:tab/>
        <w:t xml:space="preserve">In small impoundments, we failed to detect any change in </w:t>
      </w:r>
      <w:r w:rsidR="00D57C58">
        <w:rPr>
          <w:iCs/>
        </w:rPr>
        <w:t>b</w:t>
      </w:r>
      <w:r w:rsidR="000A7669">
        <w:rPr>
          <w:iCs/>
        </w:rPr>
        <w:t xml:space="preserve">ass </w:t>
      </w:r>
      <w:r>
        <w:rPr>
          <w:iCs/>
        </w:rPr>
        <w:t xml:space="preserve">survival rates between the controls </w:t>
      </w:r>
      <w:r w:rsidR="00D57C58">
        <w:rPr>
          <w:iCs/>
        </w:rPr>
        <w:t>versus</w:t>
      </w:r>
      <w:r>
        <w:rPr>
          <w:iCs/>
        </w:rPr>
        <w:t xml:space="preserve"> one year of treatment (F</w:t>
      </w:r>
      <w:r>
        <w:rPr>
          <w:iCs/>
          <w:vertAlign w:val="subscript"/>
        </w:rPr>
        <w:t>1,15</w:t>
      </w:r>
      <w:r>
        <w:rPr>
          <w:iCs/>
        </w:rPr>
        <w:t xml:space="preserve">=1.86; p=0.47), controls </w:t>
      </w:r>
      <w:r w:rsidR="00D57C58">
        <w:rPr>
          <w:iCs/>
        </w:rPr>
        <w:t>versus</w:t>
      </w:r>
      <w:r>
        <w:rPr>
          <w:iCs/>
        </w:rPr>
        <w:t xml:space="preserve"> two years of treatment (F</w:t>
      </w:r>
      <w:r>
        <w:rPr>
          <w:iCs/>
          <w:vertAlign w:val="subscript"/>
        </w:rPr>
        <w:t>1,15</w:t>
      </w:r>
      <w:r>
        <w:rPr>
          <w:iCs/>
        </w:rPr>
        <w:t>=1.86; p=</w:t>
      </w:r>
      <w:r w:rsidR="00E9284B">
        <w:rPr>
          <w:iCs/>
        </w:rPr>
        <w:t xml:space="preserve">0.071), and one year </w:t>
      </w:r>
      <w:r w:rsidR="00D57C58">
        <w:rPr>
          <w:iCs/>
        </w:rPr>
        <w:t>versus</w:t>
      </w:r>
      <w:r w:rsidR="00E9284B">
        <w:rPr>
          <w:iCs/>
        </w:rPr>
        <w:t xml:space="preserve"> two years of treatment (F</w:t>
      </w:r>
      <w:r w:rsidR="00E9284B">
        <w:rPr>
          <w:iCs/>
          <w:vertAlign w:val="subscript"/>
        </w:rPr>
        <w:t>1,15</w:t>
      </w:r>
      <w:r w:rsidR="00E9284B">
        <w:rPr>
          <w:iCs/>
        </w:rPr>
        <w:t xml:space="preserve">=1.86; p=0.25). We observed the same trend in </w:t>
      </w:r>
      <w:r w:rsidR="00636208">
        <w:rPr>
          <w:iCs/>
        </w:rPr>
        <w:t xml:space="preserve">age-0 </w:t>
      </w:r>
      <w:r w:rsidR="000A7669">
        <w:rPr>
          <w:iCs/>
        </w:rPr>
        <w:t xml:space="preserve">bass </w:t>
      </w:r>
      <w:r w:rsidR="00E9284B">
        <w:rPr>
          <w:iCs/>
        </w:rPr>
        <w:t xml:space="preserve">survival rates in large impoundments, where controls </w:t>
      </w:r>
      <w:r w:rsidR="00D57C58">
        <w:rPr>
          <w:iCs/>
        </w:rPr>
        <w:t>versus</w:t>
      </w:r>
      <w:r w:rsidR="00E9284B">
        <w:rPr>
          <w:iCs/>
        </w:rPr>
        <w:t xml:space="preserve"> one treatment year (F</w:t>
      </w:r>
      <w:r w:rsidR="00E9284B">
        <w:rPr>
          <w:iCs/>
          <w:vertAlign w:val="subscript"/>
        </w:rPr>
        <w:t>2,4</w:t>
      </w:r>
      <w:r w:rsidR="00E9284B">
        <w:rPr>
          <w:iCs/>
        </w:rPr>
        <w:t xml:space="preserve">=0.13; p=0.67), controls </w:t>
      </w:r>
      <w:r w:rsidR="00D57C58">
        <w:rPr>
          <w:iCs/>
        </w:rPr>
        <w:t>versus</w:t>
      </w:r>
      <w:r w:rsidR="00E9284B">
        <w:rPr>
          <w:iCs/>
        </w:rPr>
        <w:t xml:space="preserve"> two treatment years (F</w:t>
      </w:r>
      <w:r w:rsidR="00E9284B">
        <w:rPr>
          <w:iCs/>
          <w:vertAlign w:val="subscript"/>
        </w:rPr>
        <w:t>2,4</w:t>
      </w:r>
      <w:r w:rsidR="00E9284B">
        <w:rPr>
          <w:iCs/>
        </w:rPr>
        <w:t xml:space="preserve">=0.13; p=0.97), and one </w:t>
      </w:r>
      <w:r w:rsidR="00D57C58">
        <w:rPr>
          <w:iCs/>
        </w:rPr>
        <w:t>versus</w:t>
      </w:r>
      <w:r w:rsidR="00E9284B">
        <w:rPr>
          <w:iCs/>
        </w:rPr>
        <w:t xml:space="preserve"> two treatment years (F</w:t>
      </w:r>
      <w:r w:rsidR="00E9284B">
        <w:rPr>
          <w:iCs/>
          <w:vertAlign w:val="subscript"/>
        </w:rPr>
        <w:t>2,4</w:t>
      </w:r>
      <w:r w:rsidR="00E9284B">
        <w:rPr>
          <w:iCs/>
        </w:rPr>
        <w:t xml:space="preserve">=0.13; p=0.73) did not differ from one another. </w:t>
      </w:r>
    </w:p>
    <w:p w14:paraId="3E710F0E" w14:textId="5060A482" w:rsidR="000A0427" w:rsidRDefault="000A0427" w:rsidP="00560F15">
      <w:pPr>
        <w:tabs>
          <w:tab w:val="left" w:pos="920"/>
        </w:tabs>
        <w:spacing w:line="480" w:lineRule="auto"/>
        <w:rPr>
          <w:iCs/>
        </w:rPr>
      </w:pPr>
    </w:p>
    <w:p w14:paraId="2693FFC5" w14:textId="4D9CFF50" w:rsidR="007377EA" w:rsidRDefault="007377EA" w:rsidP="00560F15">
      <w:pPr>
        <w:tabs>
          <w:tab w:val="left" w:pos="920"/>
        </w:tabs>
        <w:spacing w:line="480" w:lineRule="auto"/>
        <w:rPr>
          <w:iCs/>
        </w:rPr>
      </w:pPr>
      <w:r>
        <w:rPr>
          <w:iCs/>
        </w:rPr>
        <w:t>&lt;A&gt;</w:t>
      </w:r>
      <w:r w:rsidR="00CC359F">
        <w:rPr>
          <w:iCs/>
        </w:rPr>
        <w:t xml:space="preserve"> Discussion</w:t>
      </w:r>
    </w:p>
    <w:p w14:paraId="1AFB8837" w14:textId="7C73E12C" w:rsidR="00CC359F" w:rsidRDefault="00CC359F" w:rsidP="00560F15">
      <w:pPr>
        <w:tabs>
          <w:tab w:val="left" w:pos="920"/>
        </w:tabs>
        <w:spacing w:line="480" w:lineRule="auto"/>
        <w:rPr>
          <w:iCs/>
        </w:rPr>
      </w:pPr>
      <w:r>
        <w:rPr>
          <w:iCs/>
        </w:rPr>
        <w:lastRenderedPageBreak/>
        <w:tab/>
        <w:t xml:space="preserve">Evaluating responses of age-0 </w:t>
      </w:r>
      <w:r w:rsidR="00D57C58">
        <w:rPr>
          <w:iCs/>
        </w:rPr>
        <w:t>b</w:t>
      </w:r>
      <w:r>
        <w:rPr>
          <w:iCs/>
        </w:rPr>
        <w:t>ass and Bluegill to shoreline rotenone application</w:t>
      </w:r>
      <w:r w:rsidR="001D1B9C">
        <w:rPr>
          <w:iCs/>
        </w:rPr>
        <w:t xml:space="preserve"> in small impoundments</w:t>
      </w:r>
      <w:r w:rsidR="00A436D0">
        <w:rPr>
          <w:iCs/>
        </w:rPr>
        <w:t>—</w:t>
      </w:r>
      <w:r w:rsidR="00636208">
        <w:rPr>
          <w:iCs/>
        </w:rPr>
        <w:t>referring to all</w:t>
      </w:r>
      <w:r w:rsidR="00A436D0">
        <w:rPr>
          <w:iCs/>
        </w:rPr>
        <w:t xml:space="preserve"> sizes of </w:t>
      </w:r>
      <w:r w:rsidR="00636208">
        <w:rPr>
          <w:iCs/>
        </w:rPr>
        <w:t>small impoundments</w:t>
      </w:r>
      <w:r w:rsidR="00A436D0">
        <w:rPr>
          <w:iCs/>
        </w:rPr>
        <w:t>—</w:t>
      </w:r>
      <w:r>
        <w:rPr>
          <w:iCs/>
        </w:rPr>
        <w:t xml:space="preserve">is critical </w:t>
      </w:r>
      <w:r w:rsidR="00636208">
        <w:rPr>
          <w:iCs/>
        </w:rPr>
        <w:t>to determine if</w:t>
      </w:r>
      <w:r>
        <w:rPr>
          <w:iCs/>
        </w:rPr>
        <w:t xml:space="preserve"> this approach can be used </w:t>
      </w:r>
      <w:r w:rsidR="00636208">
        <w:rPr>
          <w:iCs/>
        </w:rPr>
        <w:t>as a management tool for recreational bass and bream small impoundment fisheries</w:t>
      </w:r>
      <w:r>
        <w:rPr>
          <w:iCs/>
        </w:rPr>
        <w:t xml:space="preserve">. Long-term </w:t>
      </w:r>
      <w:r w:rsidR="001A6938">
        <w:rPr>
          <w:iCs/>
        </w:rPr>
        <w:t>population</w:t>
      </w:r>
      <w:r>
        <w:rPr>
          <w:iCs/>
        </w:rPr>
        <w:t xml:space="preserve"> success </w:t>
      </w:r>
      <w:r w:rsidR="00D57C58">
        <w:rPr>
          <w:iCs/>
        </w:rPr>
        <w:t>for both</w:t>
      </w:r>
      <w:r>
        <w:rPr>
          <w:iCs/>
        </w:rPr>
        <w:t xml:space="preserve"> </w:t>
      </w:r>
      <w:r w:rsidR="00D57C58">
        <w:rPr>
          <w:iCs/>
        </w:rPr>
        <w:t>b</w:t>
      </w:r>
      <w:r>
        <w:rPr>
          <w:iCs/>
        </w:rPr>
        <w:t xml:space="preserve">ass and Bluegill </w:t>
      </w:r>
      <w:r w:rsidR="001D1B9C">
        <w:rPr>
          <w:iCs/>
        </w:rPr>
        <w:t>is</w:t>
      </w:r>
      <w:r>
        <w:rPr>
          <w:iCs/>
        </w:rPr>
        <w:t xml:space="preserve"> influenced by mechanisms related to individual size and population density during early life stages </w:t>
      </w:r>
      <w:r w:rsidR="001A6938">
        <w:rPr>
          <w:iCs/>
        </w:rPr>
        <w:fldChar w:fldCharType="begin"/>
      </w:r>
      <w:r w:rsidR="001A693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001A6938">
        <w:rPr>
          <w:iCs/>
        </w:rPr>
        <w:fldChar w:fldCharType="separate"/>
      </w:r>
      <w:r w:rsidR="001A6938">
        <w:rPr>
          <w:iCs/>
          <w:noProof/>
        </w:rPr>
        <w:t>(Ludsin and DeVries 1997; Rogers and Allen 2009)</w:t>
      </w:r>
      <w:r w:rsidR="001A6938">
        <w:rPr>
          <w:iCs/>
        </w:rPr>
        <w:fldChar w:fldCharType="end"/>
      </w:r>
      <w:r w:rsidR="00636208">
        <w:rPr>
          <w:iCs/>
        </w:rPr>
        <w:t>, which</w:t>
      </w:r>
      <w:r>
        <w:rPr>
          <w:iCs/>
        </w:rPr>
        <w:t xml:space="preserve"> are </w:t>
      </w:r>
      <w:r w:rsidR="001D1B9C">
        <w:rPr>
          <w:iCs/>
        </w:rPr>
        <w:t>directly</w:t>
      </w:r>
      <w:r>
        <w:rPr>
          <w:iCs/>
        </w:rPr>
        <w:t xml:space="preserve"> affected</w:t>
      </w:r>
      <w:r w:rsidR="00636208">
        <w:rPr>
          <w:iCs/>
        </w:rPr>
        <w:t xml:space="preserve"> by reducing recruitment</w:t>
      </w:r>
      <w:r>
        <w:rPr>
          <w:iCs/>
        </w:rPr>
        <w:t xml:space="preserve"> </w:t>
      </w:r>
      <w:r w:rsidR="00636208">
        <w:rPr>
          <w:iCs/>
        </w:rPr>
        <w:t xml:space="preserve">using </w:t>
      </w:r>
      <w:r>
        <w:rPr>
          <w:iCs/>
        </w:rPr>
        <w:t>rotenone applicatio</w:t>
      </w:r>
      <w:r w:rsidR="00636208">
        <w:rPr>
          <w:iCs/>
        </w:rPr>
        <w:t>ns</w:t>
      </w:r>
      <w:r>
        <w:rPr>
          <w:iCs/>
        </w:rPr>
        <w:t>. In the present study, seine catch</w:t>
      </w:r>
      <w:r w:rsidR="00CA0CF6">
        <w:rPr>
          <w:iCs/>
        </w:rPr>
        <w:t xml:space="preserve">es </w:t>
      </w:r>
      <w:r>
        <w:rPr>
          <w:iCs/>
        </w:rPr>
        <w:t xml:space="preserve">of age-0 </w:t>
      </w:r>
      <w:r w:rsidR="00D57C58">
        <w:rPr>
          <w:iCs/>
        </w:rPr>
        <w:t>b</w:t>
      </w:r>
      <w:r>
        <w:rPr>
          <w:iCs/>
        </w:rPr>
        <w:t xml:space="preserve">ass and Bluegill </w:t>
      </w:r>
      <w:r w:rsidR="00AB6606">
        <w:rPr>
          <w:iCs/>
        </w:rPr>
        <w:t>in treatment</w:t>
      </w:r>
      <w:r w:rsidR="00AA1F14">
        <w:rPr>
          <w:iCs/>
        </w:rPr>
        <w:t xml:space="preserve"> small</w:t>
      </w:r>
      <w:r w:rsidR="00AB6606">
        <w:rPr>
          <w:iCs/>
        </w:rPr>
        <w:t xml:space="preserve"> impoundments </w:t>
      </w:r>
      <w:r w:rsidR="00AA1F14">
        <w:rPr>
          <w:iCs/>
        </w:rPr>
        <w:t xml:space="preserve">significantly </w:t>
      </w:r>
      <w:r w:rsidR="00AB6606">
        <w:rPr>
          <w:iCs/>
        </w:rPr>
        <w:t xml:space="preserve">declined 24 hours </w:t>
      </w:r>
      <w:r w:rsidR="00CA54D6">
        <w:rPr>
          <w:iCs/>
        </w:rPr>
        <w:t>after rotenone applications, whereas catch</w:t>
      </w:r>
      <w:r w:rsidR="00CA0CF6">
        <w:rPr>
          <w:iCs/>
        </w:rPr>
        <w:t xml:space="preserve">es </w:t>
      </w:r>
      <w:r w:rsidR="00CA54D6">
        <w:rPr>
          <w:iCs/>
        </w:rPr>
        <w:t>in control</w:t>
      </w:r>
      <w:r w:rsidR="00AA1F14">
        <w:rPr>
          <w:iCs/>
        </w:rPr>
        <w:t xml:space="preserve"> small</w:t>
      </w:r>
      <w:r w:rsidR="00CA54D6">
        <w:rPr>
          <w:iCs/>
        </w:rPr>
        <w:t xml:space="preserve"> impoundments did not </w:t>
      </w:r>
      <w:r w:rsidR="00AA1F14">
        <w:rPr>
          <w:iCs/>
        </w:rPr>
        <w:t xml:space="preserve">significantly </w:t>
      </w:r>
      <w:r w:rsidR="00CA54D6">
        <w:rPr>
          <w:iCs/>
        </w:rPr>
        <w:t>change</w:t>
      </w:r>
      <w:r w:rsidR="00AA1F14">
        <w:rPr>
          <w:iCs/>
        </w:rPr>
        <w:t>. In large impoundments, seine haul catch</w:t>
      </w:r>
      <w:r w:rsidR="00CA0CF6">
        <w:rPr>
          <w:iCs/>
        </w:rPr>
        <w:t xml:space="preserve">es </w:t>
      </w:r>
      <w:r w:rsidR="00AA1F14">
        <w:rPr>
          <w:iCs/>
        </w:rPr>
        <w:t xml:space="preserve">of age-0 bass also significantly declined 24 hours after rotenone applications, while </w:t>
      </w:r>
      <w:r w:rsidR="00CA0CF6">
        <w:rPr>
          <w:iCs/>
        </w:rPr>
        <w:t>Bluegill seine catches did not significantly differ 24 hours post-treatment. These results are</w:t>
      </w:r>
      <w:r w:rsidR="00AA1F14">
        <w:rPr>
          <w:iCs/>
        </w:rPr>
        <w:t xml:space="preserve"> </w:t>
      </w:r>
      <w:r w:rsidR="00CA54D6">
        <w:rPr>
          <w:iCs/>
        </w:rPr>
        <w:t xml:space="preserve">similar to observations made by </w:t>
      </w:r>
      <w:r w:rsidR="00AA1F14">
        <w:rPr>
          <w:iCs/>
        </w:rPr>
        <w:fldChar w:fldCharType="begin"/>
      </w:r>
      <w:r w:rsidR="00176FE0">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AA1F14">
        <w:rPr>
          <w:iCs/>
        </w:rPr>
        <w:fldChar w:fldCharType="separate"/>
      </w:r>
      <w:r w:rsidR="004F41A8">
        <w:rPr>
          <w:iCs/>
          <w:noProof/>
        </w:rPr>
        <w:t>McHugh (1990)</w:t>
      </w:r>
      <w:r w:rsidR="00AA1F14">
        <w:rPr>
          <w:iCs/>
        </w:rPr>
        <w:fldChar w:fldCharType="end"/>
      </w:r>
      <w:r w:rsidR="00AA1F14">
        <w:rPr>
          <w:iCs/>
        </w:rPr>
        <w:t xml:space="preserve"> following </w:t>
      </w:r>
      <w:r w:rsidR="00D57C58">
        <w:rPr>
          <w:iCs/>
        </w:rPr>
        <w:t xml:space="preserve">combined </w:t>
      </w:r>
      <w:r w:rsidR="00AA1F14">
        <w:rPr>
          <w:iCs/>
        </w:rPr>
        <w:t xml:space="preserve">rotenone application and targeted </w:t>
      </w:r>
      <w:r w:rsidR="004E4F73">
        <w:rPr>
          <w:iCs/>
        </w:rPr>
        <w:t xml:space="preserve">removal via </w:t>
      </w:r>
      <w:r w:rsidR="00AA1F14">
        <w:rPr>
          <w:iCs/>
        </w:rPr>
        <w:t xml:space="preserve">electrofishing in </w:t>
      </w:r>
      <w:r w:rsidR="00D57C58">
        <w:rPr>
          <w:iCs/>
        </w:rPr>
        <w:t xml:space="preserve">two </w:t>
      </w:r>
      <w:r w:rsidR="00AA1F14">
        <w:rPr>
          <w:iCs/>
        </w:rPr>
        <w:t>Alabama lakes.</w:t>
      </w:r>
      <w:r w:rsidR="00CA0CF6">
        <w:rPr>
          <w:iCs/>
        </w:rPr>
        <w:t xml:space="preserve"> </w:t>
      </w:r>
      <w:r w:rsidR="009F5898">
        <w:rPr>
          <w:iCs/>
        </w:rPr>
        <w:t>In</w:t>
      </w:r>
      <w:r w:rsidR="00D57C58">
        <w:rPr>
          <w:iCs/>
        </w:rPr>
        <w:t xml:space="preserve"> our</w:t>
      </w:r>
      <w:r w:rsidR="009F5898">
        <w:rPr>
          <w:iCs/>
        </w:rPr>
        <w:t xml:space="preserve"> small impoundments, </w:t>
      </w:r>
      <w:r w:rsidR="00185659">
        <w:rPr>
          <w:iCs/>
        </w:rPr>
        <w:t>a</w:t>
      </w:r>
      <w:r w:rsidR="00CA0CF6">
        <w:rPr>
          <w:iCs/>
        </w:rPr>
        <w:t xml:space="preserve">ge-0 </w:t>
      </w:r>
      <w:r w:rsidR="00D57C58">
        <w:rPr>
          <w:iCs/>
        </w:rPr>
        <w:t>b</w:t>
      </w:r>
      <w:r w:rsidR="00CA0CF6">
        <w:rPr>
          <w:iCs/>
        </w:rPr>
        <w:t xml:space="preserve">ass seine catches </w:t>
      </w:r>
      <w:r w:rsidR="00185659">
        <w:rPr>
          <w:iCs/>
        </w:rPr>
        <w:t>declined in both controls and treatments by day 42, with a significantly greater decline in treatment impoundments. In large impoundments, age-0 bass seine catches also declined in both controls and treatments by the mid-summer follow-up</w:t>
      </w:r>
      <w:r w:rsidR="00D57C58">
        <w:rPr>
          <w:iCs/>
        </w:rPr>
        <w:t>,</w:t>
      </w:r>
      <w:r w:rsidR="00185659">
        <w:rPr>
          <w:iCs/>
        </w:rPr>
        <w:t xml:space="preserve"> </w:t>
      </w:r>
      <w:r w:rsidR="00D57C58">
        <w:rPr>
          <w:iCs/>
        </w:rPr>
        <w:t>although the decline was not significant,</w:t>
      </w:r>
      <w:r w:rsidR="00185659">
        <w:rPr>
          <w:iCs/>
        </w:rPr>
        <w:t xml:space="preserve"> unlike </w:t>
      </w:r>
      <w:r w:rsidR="00D57C58">
        <w:rPr>
          <w:iCs/>
        </w:rPr>
        <w:t xml:space="preserve">in </w:t>
      </w:r>
      <w:r w:rsidR="00185659">
        <w:rPr>
          <w:iCs/>
        </w:rPr>
        <w:t xml:space="preserve">small impoundments. In addition to rotenone </w:t>
      </w:r>
      <w:r w:rsidR="0023697E">
        <w:rPr>
          <w:iCs/>
        </w:rPr>
        <w:t xml:space="preserve">mortality, this </w:t>
      </w:r>
      <w:r w:rsidR="008F48B5">
        <w:rPr>
          <w:iCs/>
        </w:rPr>
        <w:t xml:space="preserve">numerical </w:t>
      </w:r>
      <w:r w:rsidR="0023697E">
        <w:rPr>
          <w:iCs/>
        </w:rPr>
        <w:t xml:space="preserve">decline is likely partially attributable to reduced vulnerability of larger individual fish to capture with a seine </w:t>
      </w:r>
      <w:r w:rsidR="0080133B">
        <w:rPr>
          <w:iCs/>
        </w:rPr>
        <w:fldChar w:fldCharType="begin"/>
      </w:r>
      <w:r w:rsidR="004F41A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0080133B">
        <w:rPr>
          <w:iCs/>
        </w:rPr>
        <w:fldChar w:fldCharType="separate"/>
      </w:r>
      <w:r w:rsidR="0080133B">
        <w:rPr>
          <w:iCs/>
          <w:noProof/>
        </w:rPr>
        <w:t>(Jackson and Noble 1995; Willis and Murphy 1996; Reynolds and Kolz 2012)</w:t>
      </w:r>
      <w:r w:rsidR="0080133B">
        <w:rPr>
          <w:iCs/>
        </w:rPr>
        <w:fldChar w:fldCharType="end"/>
      </w:r>
      <w:r w:rsidR="0023697E">
        <w:rPr>
          <w:iCs/>
        </w:rPr>
        <w:t xml:space="preserve">. Moreover, natural mortality of age-0 </w:t>
      </w:r>
      <w:r w:rsidR="00D57C58">
        <w:rPr>
          <w:iCs/>
        </w:rPr>
        <w:t>b</w:t>
      </w:r>
      <w:r w:rsidR="0023697E">
        <w:rPr>
          <w:iCs/>
        </w:rPr>
        <w:t xml:space="preserve">ass is likely </w:t>
      </w:r>
      <w:r w:rsidR="00D57C58">
        <w:rPr>
          <w:iCs/>
        </w:rPr>
        <w:t>important</w:t>
      </w:r>
      <w:r w:rsidR="0023697E">
        <w:rPr>
          <w:iCs/>
        </w:rPr>
        <w:t xml:space="preserve"> during the summer months</w:t>
      </w:r>
      <w:r w:rsidR="0080133B">
        <w:rPr>
          <w:iCs/>
        </w:rPr>
        <w:t xml:space="preserve"> </w:t>
      </w:r>
      <w:r w:rsidR="0080133B">
        <w:rPr>
          <w:iCs/>
        </w:rPr>
        <w:fldChar w:fldCharType="begin"/>
      </w:r>
      <w:r w:rsidR="0080133B">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0080133B">
        <w:rPr>
          <w:iCs/>
        </w:rPr>
        <w:fldChar w:fldCharType="separate"/>
      </w:r>
      <w:r w:rsidR="0080133B">
        <w:rPr>
          <w:iCs/>
          <w:noProof/>
        </w:rPr>
        <w:t>(Rogers and Allen 2009)</w:t>
      </w:r>
      <w:r w:rsidR="0080133B">
        <w:rPr>
          <w:iCs/>
        </w:rPr>
        <w:fldChar w:fldCharType="end"/>
      </w:r>
      <w:r w:rsidR="0023697E">
        <w:rPr>
          <w:iCs/>
        </w:rPr>
        <w:t>, also contributing to reduced seine catches. In contrast, Bluegill seine catches did not change significantly from day 1 to day 42 in both small and large</w:t>
      </w:r>
      <w:r w:rsidR="00250D3F">
        <w:rPr>
          <w:iCs/>
        </w:rPr>
        <w:t>,</w:t>
      </w:r>
      <w:r w:rsidR="0023697E">
        <w:rPr>
          <w:iCs/>
        </w:rPr>
        <w:t xml:space="preserve"> control and treatment impoundments. Bluegill catches were </w:t>
      </w:r>
      <w:r w:rsidR="00250D3F">
        <w:rPr>
          <w:iCs/>
        </w:rPr>
        <w:t xml:space="preserve">likely </w:t>
      </w:r>
      <w:r w:rsidR="0023697E">
        <w:rPr>
          <w:iCs/>
        </w:rPr>
        <w:t xml:space="preserve">less affected by </w:t>
      </w:r>
      <w:r w:rsidR="0023697E">
        <w:rPr>
          <w:iCs/>
        </w:rPr>
        <w:lastRenderedPageBreak/>
        <w:t xml:space="preserve">temporal changes in gear vulnerability than </w:t>
      </w:r>
      <w:r w:rsidR="00D57C58">
        <w:rPr>
          <w:iCs/>
        </w:rPr>
        <w:t>b</w:t>
      </w:r>
      <w:r w:rsidR="0023697E">
        <w:rPr>
          <w:iCs/>
        </w:rPr>
        <w:t>ass because of their slower growth combined with multiple spawning eve</w:t>
      </w:r>
      <w:r w:rsidR="00475A6C">
        <w:rPr>
          <w:iCs/>
        </w:rPr>
        <w:t>nt</w:t>
      </w:r>
      <w:r w:rsidR="00FA1C8E">
        <w:rPr>
          <w:iCs/>
        </w:rPr>
        <w:t>s</w:t>
      </w:r>
      <w:r w:rsidR="00B61C0A">
        <w:rPr>
          <w:iCs/>
        </w:rPr>
        <w:t xml:space="preserve"> </w:t>
      </w:r>
      <w:r w:rsidR="00B61C0A">
        <w:rPr>
          <w:iCs/>
        </w:rPr>
        <w:fldChar w:fldCharType="begin"/>
      </w:r>
      <w:r w:rsidR="004F41A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epomis macrochirus: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00B61C0A">
        <w:rPr>
          <w:iCs/>
        </w:rPr>
        <w:fldChar w:fldCharType="separate"/>
      </w:r>
      <w:r w:rsidR="00B61C0A">
        <w:rPr>
          <w:iCs/>
          <w:noProof/>
        </w:rPr>
        <w:t>(Cargnelli and Neff 2006; Bartlett et al. 2010)</w:t>
      </w:r>
      <w:r w:rsidR="00B61C0A">
        <w:rPr>
          <w:iCs/>
        </w:rPr>
        <w:fldChar w:fldCharType="end"/>
      </w:r>
      <w:r w:rsidR="00475A6C">
        <w:rPr>
          <w:iCs/>
        </w:rPr>
        <w:t xml:space="preserve">, which may have offset losses due to natural and rotenone mortality. </w:t>
      </w:r>
    </w:p>
    <w:p w14:paraId="0B6BD534" w14:textId="1F124FCD" w:rsidR="00AE7C3D" w:rsidRDefault="00AE7C3D" w:rsidP="00560F15">
      <w:pPr>
        <w:tabs>
          <w:tab w:val="left" w:pos="920"/>
        </w:tabs>
        <w:spacing w:line="480" w:lineRule="auto"/>
        <w:rPr>
          <w:iCs/>
        </w:rPr>
      </w:pPr>
      <w:r>
        <w:rPr>
          <w:iCs/>
        </w:rPr>
        <w:tab/>
      </w:r>
      <w:r w:rsidR="002712F8">
        <w:rPr>
          <w:iCs/>
        </w:rPr>
        <w:t>We did not detect a rotenone treatment</w:t>
      </w:r>
      <w:r>
        <w:rPr>
          <w:iCs/>
        </w:rPr>
        <w:t xml:space="preserve"> effect on Bluegill CPUE in spring electrofishing samples</w:t>
      </w:r>
      <w:r w:rsidR="002712F8">
        <w:rPr>
          <w:iCs/>
        </w:rPr>
        <w:t xml:space="preserve">, perhaps reflecting natural variation in Bluegill reproduction or overwinter survival that could offset or obscure treatment effects. Research shows Bluegill move from pelagic to littoral habitats as they grow </w:t>
      </w:r>
      <w:r w:rsidR="002712F8">
        <w:rPr>
          <w:iCs/>
        </w:rPr>
        <w:fldChar w:fldCharType="begin"/>
      </w:r>
      <w:r w:rsidR="002712F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2712F8">
        <w:rPr>
          <w:iCs/>
        </w:rPr>
        <w:fldChar w:fldCharType="separate"/>
      </w:r>
      <w:r w:rsidR="002712F8">
        <w:rPr>
          <w:iCs/>
          <w:noProof/>
        </w:rPr>
        <w:t>(Werner and Hall 1988)</w:t>
      </w:r>
      <w:r w:rsidR="002712F8">
        <w:rPr>
          <w:iCs/>
        </w:rPr>
        <w:fldChar w:fldCharType="end"/>
      </w:r>
      <w:r w:rsidR="002712F8">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w:t>
      </w:r>
      <w:r w:rsidR="00D57C58">
        <w:rPr>
          <w:iCs/>
        </w:rPr>
        <w:t xml:space="preserve">the overall </w:t>
      </w:r>
      <w:r w:rsidR="002712F8">
        <w:rPr>
          <w:iCs/>
        </w:rPr>
        <w:t xml:space="preserve">Bluegill </w:t>
      </w:r>
      <w:r w:rsidR="00D57C58">
        <w:rPr>
          <w:iCs/>
        </w:rPr>
        <w:t xml:space="preserve">population </w:t>
      </w:r>
      <w:r w:rsidR="002712F8">
        <w:rPr>
          <w:iCs/>
        </w:rPr>
        <w:t>may have had inherently low vulnerability to rotenone treatments in the present study.</w:t>
      </w:r>
      <w:r w:rsidR="00C21F7F">
        <w:rPr>
          <w:iCs/>
        </w:rPr>
        <w:t xml:space="preserve"> </w:t>
      </w:r>
      <w:r w:rsidR="00D57C58">
        <w:rPr>
          <w:iCs/>
        </w:rPr>
        <w:t>Alternatively</w:t>
      </w:r>
      <w:r w:rsidR="00C21F7F">
        <w:rPr>
          <w:iCs/>
        </w:rPr>
        <w:t>, if Bluegill were impacted by rotenone treatment the previous summer, density-dependence could cause over-winter survival of Bluegill to increase, in turn reducing the effect on Bluegill CPUE the following spring.</w:t>
      </w:r>
    </w:p>
    <w:p w14:paraId="479164F1" w14:textId="44A90EAC" w:rsidR="00FA1C8E" w:rsidRDefault="00FA1C8E" w:rsidP="00560F15">
      <w:pPr>
        <w:tabs>
          <w:tab w:val="left" w:pos="920"/>
        </w:tabs>
        <w:spacing w:line="480" w:lineRule="auto"/>
        <w:rPr>
          <w:iCs/>
        </w:rPr>
      </w:pPr>
      <w:r>
        <w:rPr>
          <w:iCs/>
        </w:rPr>
        <w:tab/>
        <w:t>Bass recruitment to age-1</w:t>
      </w:r>
      <w:r w:rsidR="008D70F9">
        <w:rPr>
          <w:iCs/>
        </w:rPr>
        <w:t xml:space="preserve"> was significantly lower in treatments than controls for small impoundments</w:t>
      </w:r>
      <w:r w:rsidR="009F7966">
        <w:rPr>
          <w:iCs/>
        </w:rPr>
        <w:t>—regardless of being treated once or twice—</w:t>
      </w:r>
      <w:proofErr w:type="gramStart"/>
      <w:r w:rsidR="00492FCA">
        <w:rPr>
          <w:iCs/>
        </w:rPr>
        <w:t>similar to</w:t>
      </w:r>
      <w:proofErr w:type="gramEnd"/>
      <w:r w:rsidR="00492FCA">
        <w:rPr>
          <w:iCs/>
        </w:rPr>
        <w:t xml:space="preserve"> findings for</w:t>
      </w:r>
      <w:r w:rsidR="008D70F9">
        <w:rPr>
          <w:iCs/>
        </w:rPr>
        <w:t xml:space="preserve"> age-0 bass the previous summer in seine catches. However, bass recruitment reductions in large impoundments were not</w:t>
      </w:r>
      <w:r w:rsidR="008F48B5">
        <w:rPr>
          <w:iCs/>
        </w:rPr>
        <w:t xml:space="preserve"> as</w:t>
      </w:r>
      <w:r w:rsidR="008D70F9">
        <w:rPr>
          <w:iCs/>
        </w:rPr>
        <w:t xml:space="preserve"> pronounced. Larger impoundments tended to have more complex littoral habitats (e.g., thick emergent vegetation, overhanging terrestrial vegetation, shallow backwaters) that may have affected the efficiency of the rotenone treatment by providing temporary refuge for young-of-year </w:t>
      </w:r>
      <w:r w:rsidR="00492FCA">
        <w:rPr>
          <w:iCs/>
        </w:rPr>
        <w:t>b</w:t>
      </w:r>
      <w:r w:rsidR="008D70F9">
        <w:rPr>
          <w:iCs/>
        </w:rPr>
        <w: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w:t>
      </w:r>
      <w:r w:rsidR="008D70F9">
        <w:rPr>
          <w:iCs/>
        </w:rPr>
        <w:lastRenderedPageBreak/>
        <w:t xml:space="preserve">potentially contributing to more variable electrofishing catchability and lower catches in large impoundments. </w:t>
      </w:r>
    </w:p>
    <w:p w14:paraId="2FB94145" w14:textId="0E57013A" w:rsidR="00767D9F" w:rsidRDefault="00767D9F" w:rsidP="00560F15">
      <w:pPr>
        <w:tabs>
          <w:tab w:val="left" w:pos="920"/>
        </w:tabs>
        <w:spacing w:line="480" w:lineRule="auto"/>
        <w:rPr>
          <w:iCs/>
        </w:rPr>
      </w:pPr>
      <w:r>
        <w:rPr>
          <w:iCs/>
        </w:rPr>
        <w:tab/>
      </w:r>
      <w:r w:rsidR="004056EA">
        <w:rPr>
          <w:iCs/>
        </w:rPr>
        <w:t xml:space="preserve">Research shows that age-0 </w:t>
      </w:r>
      <w:r w:rsidR="00492FCA">
        <w:rPr>
          <w:iCs/>
        </w:rPr>
        <w:t>b</w:t>
      </w:r>
      <w:r w:rsidR="004056EA">
        <w:rPr>
          <w:iCs/>
        </w:rPr>
        <w:t xml:space="preserve">ass in the southeastern U.S. experience a survival bottleneck via high overwinter mortality rates </w:t>
      </w:r>
      <w:r w:rsidR="004056EA">
        <w:rPr>
          <w:iCs/>
        </w:rPr>
        <w:fldChar w:fldCharType="begin"/>
      </w:r>
      <w:r w:rsidR="004F41A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 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004056EA">
        <w:rPr>
          <w:iCs/>
        </w:rPr>
        <w:fldChar w:fldCharType="separate"/>
      </w:r>
      <w:r w:rsidR="005D11DD">
        <w:rPr>
          <w:iCs/>
          <w:noProof/>
        </w:rPr>
        <w:t>(Aggus and Elliott 1975; Miranda and Hubbard 1994a; Ludsin and DeVries 1997)</w:t>
      </w:r>
      <w:r w:rsidR="004056EA">
        <w:rPr>
          <w:iCs/>
        </w:rPr>
        <w:fldChar w:fldCharType="end"/>
      </w:r>
      <w:r w:rsidR="004056EA">
        <w:rPr>
          <w:iCs/>
        </w:rPr>
        <w:t xml:space="preserve">. Low survival may also be caused by cumulative interactions between abiotic and biotic factors (e.g., water temperature, water level, predation, starvation; </w:t>
      </w:r>
      <w:r w:rsidR="004056EA">
        <w:rPr>
          <w:iCs/>
        </w:rPr>
        <w:fldChar w:fldCharType="begin"/>
      </w:r>
      <w:r w:rsidR="00176FE0">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004056EA">
        <w:rPr>
          <w:iCs/>
        </w:rPr>
        <w:fldChar w:fldCharType="separate"/>
      </w:r>
      <w:r w:rsidR="004F41A8">
        <w:rPr>
          <w:iCs/>
          <w:noProof/>
        </w:rPr>
        <w:t>Kramer and Smith 1962; Miranda and Hubbard 1994b; Ludsin and DeVries 1997; Garvey et al. 2002)</w:t>
      </w:r>
      <w:r w:rsidR="004056EA">
        <w:rPr>
          <w:iCs/>
        </w:rPr>
        <w:fldChar w:fldCharType="end"/>
      </w:r>
      <w:r w:rsidR="005D11DD">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w:t>
      </w:r>
      <w:r w:rsidR="007410CE">
        <w:rPr>
          <w:iCs/>
        </w:rPr>
        <w:t xml:space="preserve">constructed as the quotient of two independent and relatively noisy observations—electrofishing CPUE </w:t>
      </w:r>
      <w:r w:rsidR="007410CE">
        <w:rPr>
          <w:iCs/>
        </w:rPr>
        <w:fldChar w:fldCharType="begin"/>
      </w:r>
      <w:r w:rsidR="004F41A8">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sidR="007410CE">
        <w:rPr>
          <w:iCs/>
        </w:rPr>
        <w:fldChar w:fldCharType="separate"/>
      </w:r>
      <w:r w:rsidR="007410CE">
        <w:rPr>
          <w:iCs/>
          <w:noProof/>
        </w:rPr>
        <w:t>(Hangsleben et al. 2013)</w:t>
      </w:r>
      <w:r w:rsidR="007410CE">
        <w:rPr>
          <w:iCs/>
        </w:rPr>
        <w:fldChar w:fldCharType="end"/>
      </w:r>
      <w:r w:rsidR="007410CE">
        <w:rPr>
          <w:iCs/>
        </w:rPr>
        <w:t xml:space="preserve"> and seine catches </w:t>
      </w:r>
      <w:r w:rsidR="007410CE">
        <w:rPr>
          <w:iCs/>
        </w:rPr>
        <w:fldChar w:fldCharType="begin"/>
      </w:r>
      <w:r w:rsidR="007410CE">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7410CE">
        <w:rPr>
          <w:iCs/>
        </w:rPr>
        <w:fldChar w:fldCharType="separate"/>
      </w:r>
      <w:r w:rsidR="007410CE">
        <w:rPr>
          <w:iCs/>
          <w:noProof/>
        </w:rPr>
        <w:t>(Jackson and Noble 1995)</w:t>
      </w:r>
      <w:r w:rsidR="007410CE">
        <w:rPr>
          <w:iCs/>
        </w:rPr>
        <w:fldChar w:fldCharType="end"/>
      </w:r>
      <w:r w:rsidR="007410CE">
        <w:rPr>
          <w:iCs/>
        </w:rPr>
        <w:t xml:space="preserve">. Therefore, it is plausible that sampling variation from spring electrofishing and late-summer seine catches may have confounded detection of changes in survival. </w:t>
      </w:r>
    </w:p>
    <w:p w14:paraId="347A4843" w14:textId="585D9217" w:rsidR="007410CE" w:rsidRDefault="007410CE" w:rsidP="00560F15">
      <w:pPr>
        <w:tabs>
          <w:tab w:val="left" w:pos="920"/>
        </w:tabs>
        <w:spacing w:line="480" w:lineRule="auto"/>
        <w:rPr>
          <w:iCs/>
        </w:rPr>
      </w:pPr>
      <w:r>
        <w:rPr>
          <w:iCs/>
        </w:rPr>
        <w:tab/>
      </w:r>
      <w:r w:rsidR="002B49F5">
        <w:rPr>
          <w:iCs/>
        </w:rPr>
        <w:t xml:space="preserve">Density-dependent growth refers to a negative relationship between growth and population density such that increased population density results in intraspecific competition for prey resources and slower growth </w:t>
      </w:r>
      <w:r w:rsidR="002B49F5">
        <w:rPr>
          <w:iCs/>
        </w:rPr>
        <w:fldChar w:fldCharType="begin"/>
      </w:r>
      <w:r w:rsidR="002B49F5">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002B49F5">
        <w:rPr>
          <w:iCs/>
        </w:rPr>
        <w:fldChar w:fldCharType="separate"/>
      </w:r>
      <w:r w:rsidR="002B49F5">
        <w:rPr>
          <w:iCs/>
          <w:noProof/>
        </w:rPr>
        <w:t>(Heath 1992; Rose et al. 2001)</w:t>
      </w:r>
      <w:r w:rsidR="002B49F5">
        <w:rPr>
          <w:iCs/>
        </w:rPr>
        <w:fldChar w:fldCharType="end"/>
      </w:r>
      <w:r w:rsidR="002B49F5">
        <w:rPr>
          <w:iCs/>
        </w:rPr>
        <w:t xml:space="preserve">. Reduced age-0 </w:t>
      </w:r>
      <w:r w:rsidR="00492FCA">
        <w:rPr>
          <w:iCs/>
        </w:rPr>
        <w:t>b</w:t>
      </w:r>
      <w:r w:rsidR="002B49F5">
        <w:rPr>
          <w:iCs/>
        </w:rPr>
        <w:t xml:space="preserve">ass densities following rotenone treatment provided us an opportunity to test for density-dependent growth. In the present study, we found rotenone treatment </w:t>
      </w:r>
      <w:r w:rsidR="00492FCA">
        <w:rPr>
          <w:iCs/>
        </w:rPr>
        <w:t xml:space="preserve">led to </w:t>
      </w:r>
      <w:r w:rsidR="002B49F5">
        <w:rPr>
          <w:iCs/>
        </w:rPr>
        <w:t xml:space="preserve">increased </w:t>
      </w:r>
      <w:r w:rsidR="00492FCA">
        <w:rPr>
          <w:iCs/>
        </w:rPr>
        <w:t>b</w:t>
      </w:r>
      <w:r w:rsidR="004E4F73">
        <w:rPr>
          <w:iCs/>
        </w:rPr>
        <w:t xml:space="preserve">ass </w:t>
      </w:r>
      <w:r w:rsidR="002B49F5">
        <w:rPr>
          <w:iCs/>
        </w:rPr>
        <w:t>MLA-1</w:t>
      </w:r>
      <w:r w:rsidR="004E4F73">
        <w:rPr>
          <w:iCs/>
        </w:rPr>
        <w:t xml:space="preserve"> post-treatment, particularly in impoundments &lt;12 ha. </w:t>
      </w:r>
      <w:r w:rsidR="004E4F73">
        <w:rPr>
          <w:iCs/>
        </w:rPr>
        <w:fldChar w:fldCharType="begin"/>
      </w:r>
      <w:r w:rsidR="00176FE0">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004E4F73">
        <w:rPr>
          <w:iCs/>
        </w:rPr>
        <w:fldChar w:fldCharType="separate"/>
      </w:r>
      <w:r w:rsidR="004F41A8">
        <w:rPr>
          <w:iCs/>
          <w:noProof/>
        </w:rPr>
        <w:t>McHugh (1990)</w:t>
      </w:r>
      <w:r w:rsidR="004E4F73">
        <w:rPr>
          <w:iCs/>
        </w:rPr>
        <w:fldChar w:fldCharType="end"/>
      </w:r>
      <w:r w:rsidR="004E4F73">
        <w:rPr>
          <w:iCs/>
        </w:rPr>
        <w:t xml:space="preserve"> found similar results from</w:t>
      </w:r>
      <w:r w:rsidR="00492FCA">
        <w:rPr>
          <w:iCs/>
        </w:rPr>
        <w:t xml:space="preserve"> combined</w:t>
      </w:r>
      <w:r w:rsidR="004E4F73">
        <w:rPr>
          <w:iCs/>
        </w:rPr>
        <w:t xml:space="preserve"> </w:t>
      </w:r>
      <w:r w:rsidR="004E4F73">
        <w:rPr>
          <w:iCs/>
        </w:rPr>
        <w:lastRenderedPageBreak/>
        <w:t xml:space="preserve">rotenone application and targeted electrofishing removal wherein </w:t>
      </w:r>
      <w:r w:rsidR="00492FCA">
        <w:rPr>
          <w:iCs/>
        </w:rPr>
        <w:t>b</w:t>
      </w:r>
      <w:r w:rsidR="004E4F73">
        <w:rPr>
          <w:iCs/>
        </w:rPr>
        <w:t xml:space="preserve">ass MLA-3 before treatment was comparable to MLA-2 after treatment. Similarly, </w:t>
      </w:r>
      <w:r w:rsidR="004E4F73">
        <w:rPr>
          <w:iCs/>
        </w:rPr>
        <w:fldChar w:fldCharType="begin"/>
      </w:r>
      <w:r w:rsidR="00176FE0">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 (Rafinesque)&lt;/i&gt;, following reduction in the density of the population","volume":"70","author":[{"family":"Beckman","given":"William C."}],"issued":{"date-parts":[["1941",1]]}}}],"schema":"https://github.com/citation-style-language/schema/raw/master/csl-citation.json"} </w:instrText>
      </w:r>
      <w:r w:rsidR="004E4F73">
        <w:rPr>
          <w:iCs/>
        </w:rPr>
        <w:fldChar w:fldCharType="separate"/>
      </w:r>
      <w:r w:rsidR="004F41A8">
        <w:rPr>
          <w:iCs/>
          <w:noProof/>
        </w:rPr>
        <w:t>Beckman (1941)</w:t>
      </w:r>
      <w:r w:rsidR="004E4F73">
        <w:rPr>
          <w:iCs/>
        </w:rPr>
        <w:fldChar w:fldCharType="end"/>
      </w:r>
      <w:r w:rsidR="004E4F73">
        <w:rPr>
          <w:iCs/>
        </w:rPr>
        <w:t xml:space="preserve"> concluded that growth of age-1 Rock Bass </w:t>
      </w:r>
      <w:r w:rsidR="004E4F73">
        <w:rPr>
          <w:i/>
        </w:rPr>
        <w:t>Ambloplites rupestris</w:t>
      </w:r>
      <w:r w:rsidR="004E4F73">
        <w:rPr>
          <w:iCs/>
        </w:rPr>
        <w:t xml:space="preserve"> increased due to a rotenone application</w:t>
      </w:r>
      <w:r w:rsidR="002316C7">
        <w:rPr>
          <w:iCs/>
        </w:rPr>
        <w:t xml:space="preserve"> used to target juveniles</w:t>
      </w:r>
      <w:r w:rsidR="004E4F73">
        <w:rPr>
          <w:iCs/>
        </w:rPr>
        <w:t xml:space="preserve">.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w:t>
      </w:r>
      <w:r w:rsidR="00492FCA">
        <w:rPr>
          <w:iCs/>
        </w:rPr>
        <w:t>bass</w:t>
      </w:r>
      <w:r w:rsidR="004E4F73">
        <w:rPr>
          <w:iCs/>
        </w:rPr>
        <w:t xml:space="preserve"> MLA-1 increased following rotenone treatment, we found no effect on MLA-0 in mid-summer seine catches. We speculate that seines were biased against collection of larger age-0</w:t>
      </w:r>
      <w:r w:rsidR="004F41A8">
        <w:rPr>
          <w:iCs/>
        </w:rPr>
        <w:t xml:space="preserve"> bass</w:t>
      </w:r>
      <w:r w:rsidR="004E4F73">
        <w:rPr>
          <w:iCs/>
        </w:rPr>
        <w:t xml:space="preserve"> </w:t>
      </w:r>
      <w:r w:rsidR="002316C7">
        <w:rPr>
          <w:iCs/>
        </w:rPr>
        <w:fldChar w:fldCharType="begin"/>
      </w:r>
      <w:r w:rsidR="002316C7">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2316C7">
        <w:rPr>
          <w:iCs/>
        </w:rPr>
        <w:fldChar w:fldCharType="separate"/>
      </w:r>
      <w:r w:rsidR="002316C7">
        <w:rPr>
          <w:iCs/>
          <w:noProof/>
        </w:rPr>
        <w:t>(Jackson and Noble 1995)</w:t>
      </w:r>
      <w:r w:rsidR="002316C7">
        <w:rPr>
          <w:iCs/>
        </w:rPr>
        <w:fldChar w:fldCharType="end"/>
      </w:r>
      <w:r w:rsidR="002316C7">
        <w:rPr>
          <w:iCs/>
        </w:rPr>
        <w:t xml:space="preserve">, thereby masking treatment effects, or perhaps density-dependent growth responses require more time for cumulative growth differences to emerge. Moreover, no age-0 </w:t>
      </w:r>
      <w:r w:rsidR="00492FCA">
        <w:rPr>
          <w:iCs/>
        </w:rPr>
        <w:t>b</w:t>
      </w:r>
      <w:r w:rsidR="002316C7">
        <w:rPr>
          <w:iCs/>
        </w:rPr>
        <w:t>ass were captured in mid-summer seine hauls at six of the treatment impoundments, so mean lengths may not have been representative of all impoundments.</w:t>
      </w:r>
    </w:p>
    <w:p w14:paraId="2D40B501" w14:textId="1CCDBC93" w:rsidR="002316C7" w:rsidRPr="0012017F" w:rsidRDefault="002316C7" w:rsidP="00560F15">
      <w:pPr>
        <w:tabs>
          <w:tab w:val="left" w:pos="920"/>
        </w:tabs>
        <w:spacing w:line="480" w:lineRule="auto"/>
        <w:rPr>
          <w:iCs/>
        </w:rPr>
      </w:pPr>
      <w:r>
        <w:rPr>
          <w:iCs/>
        </w:rPr>
        <w:tab/>
        <w:t xml:space="preserve">Prey availability and size </w:t>
      </w:r>
      <w:r w:rsidR="00F66C4E">
        <w:rPr>
          <w:iCs/>
        </w:rPr>
        <w:t xml:space="preserve">also </w:t>
      </w:r>
      <w:r>
        <w:rPr>
          <w:iCs/>
        </w:rPr>
        <w:t xml:space="preserve">affect fish growth </w:t>
      </w:r>
      <w:r w:rsidR="0012017F">
        <w:rPr>
          <w:iCs/>
        </w:rPr>
        <w:fldChar w:fldCharType="begin"/>
      </w:r>
      <w:r w:rsidR="004F41A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0012017F">
        <w:rPr>
          <w:iCs/>
        </w:rPr>
        <w:fldChar w:fldCharType="separate"/>
      </w:r>
      <w:r w:rsidR="0012017F">
        <w:rPr>
          <w:iCs/>
          <w:noProof/>
        </w:rPr>
        <w:t>(Shelton et al. 1979; Allen and Hightower 2010)</w:t>
      </w:r>
      <w:r w:rsidR="0012017F">
        <w:rPr>
          <w:iCs/>
        </w:rPr>
        <w:fldChar w:fldCharType="end"/>
      </w:r>
      <w:r w:rsidR="0012017F">
        <w:rPr>
          <w:iCs/>
        </w:rPr>
        <w:t xml:space="preserve">. With </w:t>
      </w:r>
      <w:r w:rsidR="00492FCA">
        <w:rPr>
          <w:iCs/>
        </w:rPr>
        <w:t>reduced</w:t>
      </w:r>
      <w:r w:rsidR="0012017F">
        <w:rPr>
          <w:iCs/>
        </w:rPr>
        <w:t xml:space="preserve"> intraspecific competition and large numbers of juvenile Bluegill still present after rotenone treatment—as we found no rotenone effect on Bluegill densities in the mid-summer seine catches—</w:t>
      </w:r>
      <w:r w:rsidR="00492FCA">
        <w:rPr>
          <w:iCs/>
        </w:rPr>
        <w:t>b</w:t>
      </w:r>
      <w:r w:rsidR="0012017F">
        <w:rPr>
          <w:iCs/>
        </w:rPr>
        <w:t xml:space="preserve">ass prey availability </w:t>
      </w:r>
      <w:r w:rsidR="00492FCA">
        <w:rPr>
          <w:iCs/>
        </w:rPr>
        <w:t>should be</w:t>
      </w:r>
      <w:r w:rsidR="0012017F">
        <w:rPr>
          <w:iCs/>
        </w:rPr>
        <w:t xml:space="preserve"> plentiful. Age-1 </w:t>
      </w:r>
      <w:r w:rsidR="00492FCA">
        <w:rPr>
          <w:iCs/>
        </w:rPr>
        <w:t>b</w:t>
      </w:r>
      <w:r w:rsidR="0012017F">
        <w:rPr>
          <w:iCs/>
        </w:rPr>
        <w:t xml:space="preserve">ass growth increased </w:t>
      </w:r>
      <w:r w:rsidR="00492FCA">
        <w:rPr>
          <w:iCs/>
        </w:rPr>
        <w:t>after</w:t>
      </w:r>
      <w:r w:rsidR="0012017F">
        <w:rPr>
          <w:iCs/>
        </w:rPr>
        <w:t xml:space="preserve"> rotenone treatment (discussed above); therefore, future studies should assess if </w:t>
      </w:r>
      <w:r w:rsidR="002712F8">
        <w:rPr>
          <w:iCs/>
        </w:rPr>
        <w:t xml:space="preserve">stock-size Bluegill and </w:t>
      </w:r>
      <w:r w:rsidR="0012017F">
        <w:rPr>
          <w:iCs/>
        </w:rPr>
        <w:t xml:space="preserve">age-2+ </w:t>
      </w:r>
      <w:r w:rsidR="00492FCA">
        <w:rPr>
          <w:iCs/>
        </w:rPr>
        <w:t>b</w:t>
      </w:r>
      <w:r w:rsidR="0012017F">
        <w:rPr>
          <w:iCs/>
        </w:rPr>
        <w:t>ass growth, condition, and diet differences exist after rotenone applications in different</w:t>
      </w:r>
      <w:r w:rsidR="00492FCA">
        <w:rPr>
          <w:iCs/>
        </w:rPr>
        <w:t>-</w:t>
      </w:r>
      <w:r w:rsidR="0012017F">
        <w:rPr>
          <w:iCs/>
        </w:rPr>
        <w:t xml:space="preserve">sized impoundments. It is important to consider effects of rotenone application on non-target species and life stages. For instance, McHugh (1990) reported that small numbers of non-target fishes (e.g., larger Bluegill and </w:t>
      </w:r>
      <w:r w:rsidR="00492FCA">
        <w:rPr>
          <w:iCs/>
        </w:rPr>
        <w:t>b</w:t>
      </w:r>
      <w:r w:rsidR="0012017F">
        <w:rPr>
          <w:iCs/>
        </w:rPr>
        <w:t xml:space="preserve">ass, Grass Carp </w:t>
      </w:r>
      <w:r w:rsidR="0012017F">
        <w:rPr>
          <w:i/>
        </w:rPr>
        <w:t>Ctenopharyngodon idella</w:t>
      </w:r>
      <w:r w:rsidR="0012017F">
        <w:rPr>
          <w:iCs/>
        </w:rPr>
        <w:t xml:space="preserve">) were killed </w:t>
      </w:r>
      <w:r w:rsidR="00492FCA">
        <w:rPr>
          <w:iCs/>
        </w:rPr>
        <w:t>during the</w:t>
      </w:r>
      <w:r w:rsidR="0012017F">
        <w:rPr>
          <w:iCs/>
        </w:rPr>
        <w:t xml:space="preserve"> shoreline rotenone treatment. In the present study, we </w:t>
      </w:r>
      <w:r w:rsidR="00492FCA">
        <w:rPr>
          <w:iCs/>
        </w:rPr>
        <w:t>did</w:t>
      </w:r>
      <w:r w:rsidR="0012017F">
        <w:rPr>
          <w:iCs/>
        </w:rPr>
        <w:t xml:space="preserve"> not </w:t>
      </w:r>
      <w:r w:rsidR="0012017F">
        <w:rPr>
          <w:iCs/>
        </w:rPr>
        <w:lastRenderedPageBreak/>
        <w:t>assess</w:t>
      </w:r>
      <w:r w:rsidR="00AE7C3D">
        <w:rPr>
          <w:iCs/>
        </w:rPr>
        <w:t xml:space="preserve"> age 2+ </w:t>
      </w:r>
      <w:r w:rsidR="00492FCA">
        <w:rPr>
          <w:iCs/>
        </w:rPr>
        <w:t>b</w:t>
      </w:r>
      <w:r w:rsidR="00AE7C3D">
        <w:rPr>
          <w:iCs/>
        </w:rPr>
        <w:t xml:space="preserve">ass responses to </w:t>
      </w:r>
      <w:r w:rsidR="00492FCA">
        <w:rPr>
          <w:iCs/>
        </w:rPr>
        <w:t>the</w:t>
      </w:r>
      <w:r w:rsidR="00AE7C3D">
        <w:rPr>
          <w:iCs/>
        </w:rPr>
        <w:t xml:space="preserve"> rotenone treatment; however, effects on older </w:t>
      </w:r>
      <w:r w:rsidR="00492FCA">
        <w:rPr>
          <w:iCs/>
        </w:rPr>
        <w:t>b</w:t>
      </w:r>
      <w:r w:rsidR="00AE7C3D">
        <w:rPr>
          <w:iCs/>
        </w:rPr>
        <w:t>ass age classes</w:t>
      </w:r>
      <w:r w:rsidR="00492FCA">
        <w:rPr>
          <w:iCs/>
        </w:rPr>
        <w:t xml:space="preserve"> would be of interest in determining the overall value of this approach</w:t>
      </w:r>
      <w:r w:rsidR="00AE7C3D">
        <w:rPr>
          <w:iCs/>
        </w:rPr>
        <w:t xml:space="preserve">. Avoiding high rotenone-related mortality of age 2+ </w:t>
      </w:r>
      <w:r w:rsidR="00492FCA">
        <w:rPr>
          <w:iCs/>
        </w:rPr>
        <w:t>b</w:t>
      </w:r>
      <w:r w:rsidR="00AE7C3D">
        <w:rPr>
          <w:iCs/>
        </w:rPr>
        <w:t xml:space="preserve">ass in efforts to reduce recruitment is desirable given that these fish are catchable sized. </w:t>
      </w:r>
    </w:p>
    <w:p w14:paraId="39320397" w14:textId="77777777" w:rsidR="00CC359F" w:rsidRDefault="00CC359F" w:rsidP="00560F15">
      <w:pPr>
        <w:tabs>
          <w:tab w:val="left" w:pos="920"/>
        </w:tabs>
        <w:spacing w:line="480" w:lineRule="auto"/>
        <w:rPr>
          <w:iCs/>
        </w:rPr>
      </w:pPr>
    </w:p>
    <w:p w14:paraId="6B28CF5C" w14:textId="57F5464F" w:rsidR="00CC359F" w:rsidRDefault="00CC359F" w:rsidP="00560F15">
      <w:pPr>
        <w:tabs>
          <w:tab w:val="left" w:pos="920"/>
        </w:tabs>
        <w:spacing w:line="480" w:lineRule="auto"/>
        <w:rPr>
          <w:iCs/>
        </w:rPr>
      </w:pPr>
      <w:r>
        <w:rPr>
          <w:iCs/>
        </w:rPr>
        <w:t xml:space="preserve">&lt;A&gt; Management Implications </w:t>
      </w:r>
    </w:p>
    <w:p w14:paraId="030AF7A9" w14:textId="3091A139" w:rsidR="0009051E" w:rsidRDefault="002712F8" w:rsidP="00560F15">
      <w:pPr>
        <w:tabs>
          <w:tab w:val="left" w:pos="920"/>
        </w:tabs>
        <w:spacing w:line="480" w:lineRule="auto"/>
      </w:pPr>
      <w:r>
        <w:tab/>
        <w:t xml:space="preserve">Shoreline rotenone application can be used to reduce recruitment of </w:t>
      </w:r>
      <w:r w:rsidR="00492FCA">
        <w:t>b</w:t>
      </w:r>
      <w:r>
        <w:t>ass in small and large impoundments, but the efficacy of this approach depends on impoundment surface area.</w:t>
      </w:r>
      <w:r w:rsidR="00492FCA">
        <w:t xml:space="preserve"> We found s</w:t>
      </w:r>
      <w:r>
        <w:t>horeline rotenone application</w:t>
      </w:r>
      <w:r w:rsidR="00492FCA">
        <w:t xml:space="preserve"> to</w:t>
      </w:r>
      <w:r>
        <w:t xml:space="preserve"> improve</w:t>
      </w:r>
      <w:r w:rsidR="00492FCA">
        <w:t xml:space="preserve"> </w:t>
      </w:r>
      <w:r>
        <w:t xml:space="preserve">age-1 </w:t>
      </w:r>
      <w:r w:rsidR="00492FCA">
        <w:t>b</w:t>
      </w:r>
      <w:r>
        <w:t xml:space="preserve">ass growth rates without impacting Bluegill </w:t>
      </w:r>
      <w:r w:rsidR="0009051E">
        <w:t xml:space="preserve">densities in </w:t>
      </w:r>
      <w:r w:rsidR="00476B28">
        <w:t xml:space="preserve">our </w:t>
      </w:r>
      <w:r w:rsidR="0009051E">
        <w:t xml:space="preserve">impoundments. This improvement was evident after one year of 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w:t>
      </w:r>
      <w:r w:rsidR="00476B28">
        <w:t>b</w:t>
      </w:r>
      <w:r w:rsidR="0009051E">
        <w:t>ass populations in impoundments &lt;12 ha. An important subject for future research</w:t>
      </w:r>
      <w:r w:rsidR="00476B28">
        <w:t xml:space="preserve"> would be to assess</w:t>
      </w:r>
      <w:r w:rsidR="0009051E">
        <w:t xml:space="preserve"> the effects of this shoreline rotenone application on non-target species population parameters (e.g., age-2+ </w:t>
      </w:r>
      <w:r w:rsidR="00476B28">
        <w:t>b</w:t>
      </w:r>
      <w:r w:rsidR="0009051E">
        <w:t>ass growth, condition, and diets, and stock-size Bluegill condition). Additionally, McHugh (1990) found that</w:t>
      </w:r>
      <w:r w:rsidR="00476B28">
        <w:t xml:space="preserve"> combined</w:t>
      </w:r>
      <w:r w:rsidR="0009051E">
        <w:t xml:space="preserve">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40231481" w14:textId="5EEE70DD" w:rsidR="00C45555" w:rsidRDefault="00C45555" w:rsidP="00560F15">
      <w:pPr>
        <w:tabs>
          <w:tab w:val="left" w:pos="920"/>
        </w:tabs>
        <w:spacing w:line="480" w:lineRule="auto"/>
      </w:pPr>
    </w:p>
    <w:p w14:paraId="47A457BA" w14:textId="4BAC4D20" w:rsidR="00D32286" w:rsidRDefault="00D32286" w:rsidP="00560F15">
      <w:pPr>
        <w:tabs>
          <w:tab w:val="left" w:pos="920"/>
        </w:tabs>
        <w:spacing w:line="480" w:lineRule="auto"/>
      </w:pPr>
      <w:r>
        <w:t>&lt;A&gt;Author Contributions</w:t>
      </w:r>
    </w:p>
    <w:p w14:paraId="0D6C8A2B" w14:textId="33E52BC0" w:rsidR="00A16D35" w:rsidRDefault="00A16D35" w:rsidP="00FA08AE">
      <w:pPr>
        <w:tabs>
          <w:tab w:val="left" w:pos="920"/>
        </w:tabs>
        <w:spacing w:line="480" w:lineRule="auto"/>
      </w:pPr>
      <w:r w:rsidRPr="00A16D35">
        <w:t xml:space="preserve">Conceptualization, </w:t>
      </w:r>
      <w:r>
        <w:t>T.S.C., M.J.C., R.A.W., R.G.</w:t>
      </w:r>
      <w:r w:rsidR="004F1A0E">
        <w:t>L</w:t>
      </w:r>
      <w:r>
        <w:t>., and D.R.D.</w:t>
      </w:r>
      <w:r w:rsidRPr="00A16D35">
        <w:t xml:space="preserve">; </w:t>
      </w:r>
      <w:r w:rsidR="00A37777">
        <w:t>m</w:t>
      </w:r>
      <w:r>
        <w:t>ethodology, T.S.C., M.J.C., B.A.S., R.A.W., R.G.</w:t>
      </w:r>
      <w:r w:rsidR="004F1A0E">
        <w:t>L</w:t>
      </w:r>
      <w:r>
        <w:t>.,</w:t>
      </w:r>
      <w:r w:rsidR="00F10D67">
        <w:t xml:space="preserve"> C.R.C.,</w:t>
      </w:r>
      <w:r>
        <w:t xml:space="preserve"> and D.R.D.; </w:t>
      </w:r>
      <w:r w:rsidR="00A37777">
        <w:t>s</w:t>
      </w:r>
      <w:r>
        <w:t xml:space="preserve">oftware, T.S.C., B.A.S., R.W.E., and M.J.C.; </w:t>
      </w:r>
      <w:r w:rsidR="00A37777">
        <w:t>v</w:t>
      </w:r>
      <w:r>
        <w:t>alidation,</w:t>
      </w:r>
      <w:r w:rsidR="00F10D67">
        <w:t xml:space="preserve"> T.S.C., R.W.E., A.K.C., S.W.P., D.R.D., R.A.W., and M.J.C.; </w:t>
      </w:r>
      <w:r w:rsidR="00A37777">
        <w:t>f</w:t>
      </w:r>
      <w:r w:rsidR="00F10D67">
        <w:t xml:space="preserve">ormal </w:t>
      </w:r>
      <w:r w:rsidR="00A37777">
        <w:t>a</w:t>
      </w:r>
      <w:r w:rsidR="00F10D67">
        <w:t xml:space="preserve">nalysis, T.S.C., B.A.S., M.J.C, and R.W.E.; </w:t>
      </w:r>
      <w:r w:rsidR="00A37777">
        <w:t>i</w:t>
      </w:r>
      <w:r w:rsidR="00F10D67">
        <w:t xml:space="preserve">nvestigation, T.S.C., R.W.E., C.R.C., R.G.L., and M.J.C.; </w:t>
      </w:r>
      <w:r w:rsidR="00A37777">
        <w:t>r</w:t>
      </w:r>
      <w:r w:rsidR="00F10D67">
        <w:t xml:space="preserve">esources, T.S.C., R.W.E., A.K.C., D.R.D., R.A.W, B.A.S., S.W.P., C.R.C., R.G.L., and M.J.C.; </w:t>
      </w:r>
      <w:r w:rsidR="00A37777">
        <w:t>d</w:t>
      </w:r>
      <w:r w:rsidR="00F10D67">
        <w:t xml:space="preserve">ata </w:t>
      </w:r>
      <w:r w:rsidR="00A37777">
        <w:t>c</w:t>
      </w:r>
      <w:r w:rsidR="00F10D67">
        <w:t>uration, T.S.C., R.W.E., C.R.C.,</w:t>
      </w:r>
      <w:r w:rsidR="002E58E9">
        <w:t xml:space="preserve"> B.A.S.,</w:t>
      </w:r>
      <w:r w:rsidR="00F10D67">
        <w:t xml:space="preserve"> R.G.L, </w:t>
      </w:r>
      <w:r w:rsidR="002E58E9">
        <w:t xml:space="preserve">and M.J.C.; </w:t>
      </w:r>
      <w:r w:rsidR="00A37777">
        <w:t>w</w:t>
      </w:r>
      <w:r w:rsidR="002E58E9">
        <w:t>riting—</w:t>
      </w:r>
      <w:r w:rsidR="00A37777">
        <w:t>o</w:t>
      </w:r>
      <w:r w:rsidR="002E58E9">
        <w:t xml:space="preserve">riginal </w:t>
      </w:r>
      <w:r w:rsidR="00A37777">
        <w:t>d</w:t>
      </w:r>
      <w:r w:rsidR="002E58E9">
        <w:t xml:space="preserve">raft, T.S.C., D.R.D., R.A.W., R.G.L., and M.J.C.; </w:t>
      </w:r>
      <w:r w:rsidR="00A37777">
        <w:t>w</w:t>
      </w:r>
      <w:r w:rsidR="002E58E9">
        <w:t>riting—</w:t>
      </w:r>
      <w:r w:rsidR="00A37777">
        <w:t>r</w:t>
      </w:r>
      <w:r w:rsidR="002E58E9">
        <w:t xml:space="preserve">eview and </w:t>
      </w:r>
      <w:r w:rsidR="00A37777">
        <w:t>e</w:t>
      </w:r>
      <w:r w:rsidR="002E58E9">
        <w:t xml:space="preserve">diting, T.S.C., R.W.E., A.K.C., D.R.D., R.A.W., S.W.P., C.R.C., M.J.C.; </w:t>
      </w:r>
      <w:r w:rsidR="00A37777">
        <w:t>v</w:t>
      </w:r>
      <w:r w:rsidR="002E58E9">
        <w:t xml:space="preserve">isualization, T.S.C., R.W.E., B.A.S., and M.J.C.; </w:t>
      </w:r>
      <w:r w:rsidR="00A37777">
        <w:t>s</w:t>
      </w:r>
      <w:r w:rsidR="002E58E9">
        <w:t xml:space="preserve">upervision, T.S.C., D.R.D., R.A.W., and M.J.C.; </w:t>
      </w:r>
      <w:r w:rsidR="00A37777">
        <w:t>p</w:t>
      </w:r>
      <w:r w:rsidR="002E58E9">
        <w:t xml:space="preserve">roject </w:t>
      </w:r>
      <w:r w:rsidR="00A37777">
        <w:t>a</w:t>
      </w:r>
      <w:r w:rsidR="002E58E9">
        <w:t xml:space="preserve">dministration, T.S.C., D.R.D., R.A.W., and M.J.C.; </w:t>
      </w:r>
      <w:r w:rsidR="00A37777">
        <w:t>f</w:t>
      </w:r>
      <w:r w:rsidR="002E58E9">
        <w:t xml:space="preserve">unding </w:t>
      </w:r>
      <w:r w:rsidR="00A37777">
        <w:t>a</w:t>
      </w:r>
      <w:r w:rsidR="002E58E9">
        <w:t xml:space="preserve">cquisition, </w:t>
      </w:r>
      <w:r w:rsidR="00FA08AE">
        <w:t xml:space="preserve">M.J.C., R.A.W., and R.G.L. All authors have read and agreed to the published version of the manuscript. </w:t>
      </w:r>
    </w:p>
    <w:p w14:paraId="73F1D2B9" w14:textId="0CFC93F2" w:rsidR="00A16D35" w:rsidRDefault="00A16D35" w:rsidP="00560F15">
      <w:pPr>
        <w:tabs>
          <w:tab w:val="left" w:pos="920"/>
        </w:tabs>
        <w:spacing w:line="480" w:lineRule="auto"/>
      </w:pPr>
    </w:p>
    <w:p w14:paraId="50C458FF" w14:textId="07E9F549" w:rsidR="00B76ED4" w:rsidRDefault="00B76ED4" w:rsidP="00560F15">
      <w:pPr>
        <w:tabs>
          <w:tab w:val="left" w:pos="920"/>
        </w:tabs>
        <w:spacing w:line="480" w:lineRule="auto"/>
      </w:pPr>
      <w:r>
        <w:t>&lt;A&gt;Funding</w:t>
      </w:r>
    </w:p>
    <w:p w14:paraId="3573AE23" w14:textId="3DAB4FB7" w:rsidR="00B76ED4" w:rsidRDefault="00B76ED4" w:rsidP="00560F15">
      <w:pPr>
        <w:tabs>
          <w:tab w:val="left" w:pos="920"/>
        </w:tabs>
        <w:spacing w:line="480" w:lineRule="auto"/>
      </w:pPr>
      <w:r>
        <w:t xml:space="preserve">This research was funded by the School of Fisheries, Aquaculture, and Aquatic Sciences, Auburn University and the Alabama Department of Conservation and Natural Resources. </w:t>
      </w:r>
    </w:p>
    <w:p w14:paraId="1536AD76" w14:textId="77777777" w:rsidR="007000CD" w:rsidRDefault="007000CD" w:rsidP="007000CD">
      <w:pPr>
        <w:tabs>
          <w:tab w:val="left" w:pos="920"/>
        </w:tabs>
        <w:spacing w:line="480" w:lineRule="auto"/>
      </w:pPr>
    </w:p>
    <w:p w14:paraId="6DA94827" w14:textId="77777777" w:rsidR="007000CD" w:rsidRDefault="007000CD" w:rsidP="007000CD">
      <w:pPr>
        <w:tabs>
          <w:tab w:val="left" w:pos="920"/>
        </w:tabs>
        <w:spacing w:line="480" w:lineRule="auto"/>
      </w:pPr>
      <w:r>
        <w:t>&lt;A&gt;Data Availability Statement</w:t>
      </w:r>
    </w:p>
    <w:p w14:paraId="701E0588" w14:textId="6E5C96DC" w:rsidR="00B76ED4" w:rsidRDefault="007000CD" w:rsidP="00560F15">
      <w:pPr>
        <w:tabs>
          <w:tab w:val="left" w:pos="920"/>
        </w:tabs>
        <w:spacing w:line="480" w:lineRule="auto"/>
      </w:pPr>
      <w:r>
        <w:t xml:space="preserve">Data supporting the findings of this study are openly available in GitHub: link. Please contact Tyler Steven Coleman (tscoleman3@gmail.com) for data-related questions. </w:t>
      </w:r>
    </w:p>
    <w:p w14:paraId="71146F87" w14:textId="77777777" w:rsidR="007000CD" w:rsidRDefault="007000CD" w:rsidP="00560F15">
      <w:pPr>
        <w:tabs>
          <w:tab w:val="left" w:pos="920"/>
        </w:tabs>
        <w:spacing w:line="480" w:lineRule="auto"/>
      </w:pPr>
    </w:p>
    <w:p w14:paraId="14EE6CA6" w14:textId="2A8E05D2" w:rsidR="00C00A02" w:rsidRDefault="00C00A02" w:rsidP="00560F15">
      <w:pPr>
        <w:tabs>
          <w:tab w:val="left" w:pos="920"/>
        </w:tabs>
        <w:spacing w:line="480" w:lineRule="auto"/>
      </w:pPr>
      <w:r>
        <w:t>&lt;A&gt;Acknowledgements</w:t>
      </w:r>
    </w:p>
    <w:p w14:paraId="36A8A71E" w14:textId="445E9255" w:rsidR="007000CD" w:rsidRDefault="00C00A02" w:rsidP="00560F15">
      <w:pPr>
        <w:tabs>
          <w:tab w:val="left" w:pos="920"/>
        </w:tabs>
        <w:spacing w:line="480" w:lineRule="auto"/>
      </w:pPr>
      <w:r>
        <w:lastRenderedPageBreak/>
        <w:t xml:space="preserve">We thank the </w:t>
      </w:r>
      <w:r w:rsidR="004F284B">
        <w:t>ADCNR</w:t>
      </w:r>
      <w:r>
        <w:t xml:space="preserve">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00126B8D" w:rsidRPr="00126B8D">
        <w:t xml:space="preserve"> </w:t>
      </w:r>
      <w:r w:rsidR="00126B8D" w:rsidRPr="00C00A02">
        <w:t>Taylor Beaman,</w:t>
      </w:r>
      <w:r w:rsidRPr="00C00A02">
        <w:t xml:space="preserve"> Lindsay </w:t>
      </w:r>
      <w:r w:rsidR="00B4255C">
        <w:t>M. Horne</w:t>
      </w:r>
      <w:r w:rsidRPr="00C00A02">
        <w:t xml:space="preserve">, Byron Daniel Thomas, Troy </w:t>
      </w:r>
      <w:r w:rsidR="00126B8D">
        <w:t xml:space="preserve">M. </w:t>
      </w:r>
      <w:r w:rsidRPr="00C00A02">
        <w:t>Farmer, Ryan</w:t>
      </w:r>
      <w:r w:rsidR="00126B8D">
        <w:t xml:space="preserve"> J.</w:t>
      </w:r>
      <w:r w:rsidRPr="00C00A02">
        <w:t xml:space="preserve"> Bart, </w:t>
      </w:r>
      <w:r w:rsidR="00126B8D" w:rsidRPr="00C00A02">
        <w:t>Patrick Anderson,</w:t>
      </w:r>
      <w:r w:rsidR="00126B8D">
        <w:t xml:space="preserve"> </w:t>
      </w:r>
      <w:r w:rsidRPr="00C00A02">
        <w:t>Davis Walley, Cameron Ware, L.</w:t>
      </w:r>
      <w:r w:rsidR="00B4255C">
        <w:t xml:space="preserve"> </w:t>
      </w:r>
      <w:r w:rsidRPr="00C00A02">
        <w:t>B. Cox, Danny Everett, Caroline Cox, Matthew Berry</w:t>
      </w:r>
      <w:r w:rsidR="00B4255C">
        <w:t>,</w:t>
      </w:r>
      <w:r w:rsidR="006F1D8B">
        <w:t xml:space="preserve"> Steven Coleman,</w:t>
      </w:r>
      <w:r w:rsidR="00B4255C">
        <w:t xml:space="preserve"> Todd D. </w:t>
      </w:r>
      <w:proofErr w:type="spellStart"/>
      <w:r w:rsidR="00B4255C">
        <w:t>Steury</w:t>
      </w:r>
      <w:proofErr w:type="spellEnd"/>
      <w:r w:rsidR="00B4255C">
        <w:t xml:space="preserve">, </w:t>
      </w:r>
      <w:r w:rsidR="00126B8D">
        <w:t>Matthew D.</w:t>
      </w:r>
      <w:r w:rsidR="00126B8D" w:rsidRPr="00C00A02">
        <w:t xml:space="preserve"> Marshall</w:t>
      </w:r>
      <w:r w:rsidR="00126B8D">
        <w:t xml:space="preserve">, </w:t>
      </w:r>
      <w:r w:rsidRPr="00C00A02">
        <w:t xml:space="preserve">Jonathon Brown, Tommy </w:t>
      </w:r>
      <w:r w:rsidR="00126B8D">
        <w:t xml:space="preserve">R. </w:t>
      </w:r>
      <w:r w:rsidRPr="00C00A02">
        <w:t xml:space="preserve">Purcell, </w:t>
      </w:r>
      <w:r w:rsidR="00126B8D">
        <w:t>Kenneth C.</w:t>
      </w:r>
      <w:r w:rsidRPr="00C00A02">
        <w:t xml:space="preserve"> Weathers, Dave Armstrong, Rob </w:t>
      </w:r>
      <w:proofErr w:type="spellStart"/>
      <w:r w:rsidRPr="00C00A02">
        <w:t>Andress</w:t>
      </w:r>
      <w:proofErr w:type="spellEnd"/>
      <w:r w:rsidRPr="00C00A02">
        <w:t>, Rob McCarter,</w:t>
      </w:r>
      <w:r w:rsidR="00B4255C">
        <w:t xml:space="preserve"> and</w:t>
      </w:r>
      <w:r w:rsidRPr="00C00A02">
        <w:t xml:space="preserve"> Paolo Pecora. </w:t>
      </w:r>
      <w:r w:rsidR="00B4255C">
        <w:t>Additional thanks</w:t>
      </w:r>
      <w:r w:rsidRPr="00C00A02">
        <w:t xml:space="preserve"> to all private </w:t>
      </w:r>
      <w:r w:rsidR="00126B8D">
        <w:t xml:space="preserve">small </w:t>
      </w:r>
      <w:r w:rsidRPr="00C00A02">
        <w:t xml:space="preserve">impoundment owners who let </w:t>
      </w:r>
      <w:r w:rsidR="00E737FF">
        <w:t>us</w:t>
      </w:r>
      <w:r w:rsidRPr="00C00A02">
        <w:t xml:space="preserve"> use their property for this project</w:t>
      </w:r>
      <w:r w:rsidR="00B4255C">
        <w:t xml:space="preserve"> including</w:t>
      </w:r>
      <w:r w:rsidRPr="00C00A02">
        <w:t xml:space="preserve"> Bill Scott, Charlie Britton, Greg Pate, Griggs Zachry, Mark Williams, Lee Meriwether, Bob Henderson, The Anderson’s, and Larry Drummond.</w:t>
      </w:r>
      <w:r w:rsidR="006E41AA">
        <w:t xml:space="preserve"> </w:t>
      </w:r>
      <w:r w:rsidR="007000CD">
        <w:t xml:space="preserve">The authors declare no conflict of interest. </w:t>
      </w:r>
    </w:p>
    <w:p w14:paraId="3D0A42AA" w14:textId="77777777" w:rsidR="007000CD" w:rsidRDefault="007000CD" w:rsidP="00560F15">
      <w:pPr>
        <w:tabs>
          <w:tab w:val="left" w:pos="920"/>
        </w:tabs>
        <w:spacing w:line="480" w:lineRule="auto"/>
      </w:pPr>
    </w:p>
    <w:p w14:paraId="7A782387" w14:textId="5C3E5899" w:rsidR="001121A9" w:rsidRDefault="001121A9" w:rsidP="00560F15">
      <w:pPr>
        <w:tabs>
          <w:tab w:val="left" w:pos="920"/>
        </w:tabs>
        <w:spacing w:line="480" w:lineRule="auto"/>
      </w:pPr>
      <w:r>
        <w:t>&lt;</w:t>
      </w:r>
      <w:r w:rsidR="00570693">
        <w:t>A</w:t>
      </w:r>
      <w:r>
        <w:t xml:space="preserve">&gt;References </w:t>
      </w:r>
    </w:p>
    <w:p w14:paraId="01F17701" w14:textId="77777777" w:rsidR="003A6853" w:rsidRPr="003A6853" w:rsidRDefault="00B61C0A" w:rsidP="003A6853">
      <w:pPr>
        <w:pStyle w:val="Bibliography"/>
      </w:pPr>
      <w:r>
        <w:t xml:space="preserve"> </w:t>
      </w:r>
      <w:r w:rsidR="004F41A8">
        <w:fldChar w:fldCharType="begin"/>
      </w:r>
      <w:r w:rsidR="004F41A8">
        <w:instrText xml:space="preserve"> ADDIN ZOTERO_BIBL {"uncited":[],"omitted":[],"custom":[]} CSL_BIBLIOGRAPHY </w:instrText>
      </w:r>
      <w:r w:rsidR="004F41A8">
        <w:fldChar w:fldCharType="separate"/>
      </w:r>
      <w:r w:rsidR="003A6853" w:rsidRPr="003A6853">
        <w:t xml:space="preserve">Aday, D. D., and B. D. S. Graeb. 2012. Stunted fish in small impoundments: an overview and management perspective. Page </w:t>
      </w:r>
      <w:r w:rsidR="003A6853" w:rsidRPr="003A6853">
        <w:rPr>
          <w:i/>
          <w:iCs/>
        </w:rPr>
        <w:t>in</w:t>
      </w:r>
      <w:r w:rsidR="003A6853" w:rsidRPr="003A6853">
        <w:t xml:space="preserve"> J. W. Neal and D. W. Willis, editors. Small impoundment management in North America. American Fisheries Society, Bethesda, Maryland.</w:t>
      </w:r>
    </w:p>
    <w:p w14:paraId="276F0ABA" w14:textId="77777777" w:rsidR="003A6853" w:rsidRPr="003A6853" w:rsidRDefault="003A6853" w:rsidP="003A6853">
      <w:pPr>
        <w:pStyle w:val="Bibliography"/>
      </w:pPr>
      <w:r w:rsidRPr="003A6853">
        <w:t xml:space="preserve">Aggus, L. R., and G. V. Elliott. 1975. Effects of cover and food on year-class strength of Largemouth Bass. Pages 317–322 </w:t>
      </w:r>
      <w:r w:rsidRPr="003A6853">
        <w:rPr>
          <w:i/>
          <w:iCs/>
        </w:rPr>
        <w:t>in</w:t>
      </w:r>
      <w:r w:rsidRPr="003A6853">
        <w:t xml:space="preserve"> R. H. Stroud and H. Clepper, editors. Black bass biology and management. Sport Fishing Institute, Washington, D. C., USA.</w:t>
      </w:r>
    </w:p>
    <w:p w14:paraId="69FB3F3D" w14:textId="77777777" w:rsidR="003A6853" w:rsidRPr="003A6853" w:rsidRDefault="003A6853" w:rsidP="003A6853">
      <w:pPr>
        <w:pStyle w:val="Bibliography"/>
      </w:pPr>
      <w:r w:rsidRPr="003A6853">
        <w:t xml:space="preserve">Allen, M. S., and J. E. Hightower. 2010. Fish population dynamics: mortality, growth, and recruitment. Pages 43–80 </w:t>
      </w:r>
      <w:r w:rsidRPr="003A6853">
        <w:rPr>
          <w:i/>
          <w:iCs/>
        </w:rPr>
        <w:t>in</w:t>
      </w:r>
      <w:r w:rsidRPr="003A6853">
        <w:t xml:space="preserve"> W. A. Hubert and M. C. Quist, editors. Inland fisheries management in North America, third edition. American Fisheries Society, Bethesda, Maryland.</w:t>
      </w:r>
    </w:p>
    <w:p w14:paraId="66B5E472" w14:textId="77777777" w:rsidR="003A6853" w:rsidRPr="003A6853" w:rsidRDefault="003A6853" w:rsidP="003A6853">
      <w:pPr>
        <w:pStyle w:val="Bibliography"/>
      </w:pPr>
      <w:r w:rsidRPr="003A6853">
        <w:t>Allen, M. S., C. J. Walters, and R. Myers. 2008. Temporal trends in Largemouth Bass mortality, with fishery implications. North American Journal of Fisheries Management 28(2):418–427.</w:t>
      </w:r>
    </w:p>
    <w:p w14:paraId="6B09C8B8" w14:textId="77777777" w:rsidR="003A6853" w:rsidRPr="003A6853" w:rsidRDefault="003A6853" w:rsidP="003A6853">
      <w:pPr>
        <w:pStyle w:val="Bibliography"/>
      </w:pPr>
      <w:r w:rsidRPr="003A6853">
        <w:t>Bartlett, J. A., M. P. Ward, S. J. Landsman, and J. M. Epifanio. 2010. Nest-site fidelity in parental male bluegill Lepomis macrochirus: spatial patterns and the influence of prior mating success. Journal of Fish Biology 77(4):890–906.</w:t>
      </w:r>
    </w:p>
    <w:p w14:paraId="71663CD7" w14:textId="77777777" w:rsidR="003A6853" w:rsidRPr="003A6853" w:rsidRDefault="003A6853" w:rsidP="003A6853">
      <w:pPr>
        <w:pStyle w:val="Bibliography"/>
      </w:pPr>
      <w:r w:rsidRPr="003A6853">
        <w:t xml:space="preserve">Beckman, W. C. 1941. Increased growth rate of rock bass, </w:t>
      </w:r>
      <w:r w:rsidRPr="003A6853">
        <w:rPr>
          <w:i/>
          <w:iCs/>
        </w:rPr>
        <w:t>Ambloplites Rupestris (Rafinesque)</w:t>
      </w:r>
      <w:r w:rsidRPr="003A6853">
        <w:t>, following reduction in the density of the population. Transactions of the American Fisheries Society 70(1):143–148.</w:t>
      </w:r>
    </w:p>
    <w:p w14:paraId="7A390A00" w14:textId="77777777" w:rsidR="003A6853" w:rsidRPr="003A6853" w:rsidRDefault="003A6853" w:rsidP="003A6853">
      <w:pPr>
        <w:pStyle w:val="Bibliography"/>
      </w:pPr>
      <w:r w:rsidRPr="003A6853">
        <w:t>Bennett, G. W. 1970. Management of lakes and ponds. Second edition. Van Nostrand Reinhold Company, New York.</w:t>
      </w:r>
    </w:p>
    <w:p w14:paraId="7941929D" w14:textId="77777777" w:rsidR="003A6853" w:rsidRPr="003A6853" w:rsidRDefault="003A6853" w:rsidP="003A6853">
      <w:pPr>
        <w:pStyle w:val="Bibliography"/>
      </w:pPr>
      <w:r w:rsidRPr="003A6853">
        <w:lastRenderedPageBreak/>
        <w:t>Bonvechio, T. F., B. R. Bowen, J. M. Wixson, and M. S. Allen. 2014. Exploitation and length limit evaluation of Largemouth Bass in three Georgia small impoundments. Journal of the Southeastern Association ofFish and Wildlife Agencies 1:33–41.</w:t>
      </w:r>
    </w:p>
    <w:p w14:paraId="63A29189" w14:textId="77777777" w:rsidR="003A6853" w:rsidRPr="003A6853" w:rsidRDefault="003A6853" w:rsidP="003A6853">
      <w:pPr>
        <w:pStyle w:val="Bibliography"/>
      </w:pPr>
      <w:r w:rsidRPr="003A6853">
        <w:t>Brenden, T. O., and B. R. Murphy. 2004. Experimental assessment of age-0 Largemouth Bass and juvenile Bluegill competition in a small impoundment in Virginia. North American Journal of Fisheries Management 24(3):1058–1070.</w:t>
      </w:r>
    </w:p>
    <w:p w14:paraId="6EB62263" w14:textId="77777777" w:rsidR="003A6853" w:rsidRPr="003A6853" w:rsidRDefault="003A6853" w:rsidP="003A6853">
      <w:pPr>
        <w:pStyle w:val="Bibliography"/>
      </w:pPr>
      <w:r w:rsidRPr="003A6853">
        <w:t xml:space="preserve">Cargnelli, L. M., and B. D. Neff. 2006. Condition-dependent nesting in bluegill sunfish </w:t>
      </w:r>
      <w:r w:rsidRPr="003A6853">
        <w:rPr>
          <w:i/>
          <w:iCs/>
        </w:rPr>
        <w:t>Lepomis macrochirus</w:t>
      </w:r>
      <w:r w:rsidRPr="003A6853">
        <w:t>. Journal of Animal Ecology 75(3):627–633.</w:t>
      </w:r>
    </w:p>
    <w:p w14:paraId="5C522633" w14:textId="77777777" w:rsidR="003A6853" w:rsidRPr="003A6853" w:rsidRDefault="003A6853" w:rsidP="003A6853">
      <w:pPr>
        <w:pStyle w:val="Bibliography"/>
      </w:pPr>
      <w:r w:rsidRPr="003A6853">
        <w:t>Carlson, A. J., and D. A. Isermann. 2010. Mandatory catch and release and maximum length limits for Largemouth Bass in Minnesota: is exploitation still a relevant concern? North American Journal of Fisheries Management 30(1):209–220.</w:t>
      </w:r>
    </w:p>
    <w:p w14:paraId="569064A4" w14:textId="77777777" w:rsidR="003A6853" w:rsidRPr="003A6853" w:rsidRDefault="003A6853" w:rsidP="003A6853">
      <w:pPr>
        <w:pStyle w:val="Bibliography"/>
      </w:pPr>
      <w:r w:rsidRPr="003A6853">
        <w:t>Chaney, P. L., C. E. Boyd, and E. Polioudakis. 2012. Number, size, distribution, and hydrologic role of small impoundments in Alabama. Journal of Soil and Water Conservation 67(2):111–121.</w:t>
      </w:r>
    </w:p>
    <w:p w14:paraId="7C71D9EA" w14:textId="77777777" w:rsidR="003A6853" w:rsidRPr="003A6853" w:rsidRDefault="003A6853" w:rsidP="003A6853">
      <w:pPr>
        <w:pStyle w:val="Bibliography"/>
      </w:pPr>
      <w:r w:rsidRPr="003A6853">
        <w:t xml:space="preserve">Claussen, J. E. 2015. Largemouth bass </w:t>
      </w:r>
      <w:r w:rsidRPr="003A6853">
        <w:rPr>
          <w:i/>
          <w:iCs/>
        </w:rPr>
        <w:t>Micropterus salmoides</w:t>
      </w:r>
      <w:r w:rsidRPr="003A6853">
        <w:t xml:space="preserve"> (Lacepede, 1802). Pages 27–34 </w:t>
      </w:r>
      <w:r w:rsidRPr="003A6853">
        <w:rPr>
          <w:i/>
          <w:iCs/>
        </w:rPr>
        <w:t>in</w:t>
      </w:r>
      <w:r w:rsidRPr="003A6853">
        <w:t xml:space="preserve"> M. D. Tringali, J. M. Long, T. W. Birdsong, and M. S. Allen, editors. Black bass diversity multidisciplinary science for conservation. American Fisheries Society, Symposium 82, Bethesda, Maryland.</w:t>
      </w:r>
    </w:p>
    <w:p w14:paraId="36C1ED41" w14:textId="77777777" w:rsidR="003A6853" w:rsidRPr="003A6853" w:rsidRDefault="003A6853" w:rsidP="003A6853">
      <w:pPr>
        <w:pStyle w:val="Bibliography"/>
      </w:pPr>
      <w:r w:rsidRPr="003A6853">
        <w:t>Dauwalter, D. C., and J. R. Jackson. 2005. A re-evaluation of U.S. state fish-stocking recommendations for small, private, warmwater impoundments. Fisheries 30(8):18–28.</w:t>
      </w:r>
    </w:p>
    <w:p w14:paraId="48B7AB35" w14:textId="77777777" w:rsidR="003A6853" w:rsidRPr="003A6853" w:rsidRDefault="003A6853" w:rsidP="003A6853">
      <w:pPr>
        <w:pStyle w:val="Bibliography"/>
      </w:pPr>
      <w:r w:rsidRPr="003A6853">
        <w:t xml:space="preserve">DeVries, D. R., and R. V. Frie. 1996. Determination of age and growth. Pages 483–512 </w:t>
      </w:r>
      <w:r w:rsidRPr="003A6853">
        <w:rPr>
          <w:i/>
          <w:iCs/>
        </w:rPr>
        <w:t>in</w:t>
      </w:r>
      <w:r w:rsidRPr="003A6853">
        <w:t xml:space="preserve"> B. R. Murphy and D. W. Willis, editors. Fisheries techniques, 2nd edition. American Fisheries Society, Bethesda, Maryland.</w:t>
      </w:r>
    </w:p>
    <w:p w14:paraId="492FECDD" w14:textId="77777777" w:rsidR="003A6853" w:rsidRPr="003A6853" w:rsidRDefault="003A6853" w:rsidP="003A6853">
      <w:pPr>
        <w:pStyle w:val="Bibliography"/>
      </w:pPr>
      <w:r w:rsidRPr="003A6853">
        <w:t>Eder, S. 1984. Effectiveness of an imposed slot length limit of 12.0-14.9 inches on Largemouth Bass. North American Journal of Fisheries Management 4(4B):469–478.</w:t>
      </w:r>
    </w:p>
    <w:p w14:paraId="4E9EC79B" w14:textId="77777777" w:rsidR="003A6853" w:rsidRPr="003A6853" w:rsidRDefault="003A6853" w:rsidP="003A6853">
      <w:pPr>
        <w:pStyle w:val="Bibliography"/>
      </w:pPr>
      <w:r w:rsidRPr="003A6853">
        <w:t>Finlayson, B. J., R. A. Schnick, R. L. Cailteux, L. DeMong, W. D. Horton, W. McClay, C. W. Thompson, and G. J. Tichacek, editors. 2000. Rotenone use in fisheries management. American Fisheries Society, Bethesda, Maryland.</w:t>
      </w:r>
    </w:p>
    <w:p w14:paraId="3C5C5FAC" w14:textId="77777777" w:rsidR="003A6853" w:rsidRPr="003A6853" w:rsidRDefault="003A6853" w:rsidP="003A6853">
      <w:pPr>
        <w:pStyle w:val="Bibliography"/>
      </w:pPr>
      <w:r w:rsidRPr="003A6853">
        <w:t>Funk, J. L. 1974. Symposium on overharvest and management of Largemouth Bass in small impoundments. American Fisheries Society, North Central Division, Special Publication 3, Bethesda, Maryland.</w:t>
      </w:r>
    </w:p>
    <w:p w14:paraId="3ECF2592" w14:textId="77777777" w:rsidR="003A6853" w:rsidRPr="003A6853" w:rsidRDefault="003A6853" w:rsidP="003A6853">
      <w:pPr>
        <w:pStyle w:val="Bibliography"/>
      </w:pPr>
      <w:r w:rsidRPr="003A6853">
        <w:t>Gabelhouse, D. W. 1987. Responses of Largemouth Bass and Bluegills to removal of surplus Largemouth Bass from a Kansas pond. North American Journal of Fisheries Management 7(1):81–90.</w:t>
      </w:r>
    </w:p>
    <w:p w14:paraId="2BE134F2" w14:textId="77777777" w:rsidR="003A6853" w:rsidRPr="003A6853" w:rsidRDefault="003A6853" w:rsidP="003A6853">
      <w:pPr>
        <w:pStyle w:val="Bibliography"/>
      </w:pPr>
      <w:r w:rsidRPr="003A6853">
        <w:t xml:space="preserve">Garvey, J., R. Stein, R. Wright, and M. Bremigan. 2002. Exploring ecological mechanisms underlying Largemouth Bass recruitment along environmental gradients. Pages 7–23 </w:t>
      </w:r>
      <w:r w:rsidRPr="003A6853">
        <w:rPr>
          <w:i/>
          <w:iCs/>
        </w:rPr>
        <w:t>in</w:t>
      </w:r>
      <w:r w:rsidRPr="003A6853">
        <w:t xml:space="preserve"> D. P. Philipp and M. S. Ridgway, editors. Black bass: ecology, conservation, and management. American Fisheries Society, Symposium 31, Bethesda, Maryland.</w:t>
      </w:r>
    </w:p>
    <w:p w14:paraId="79B8F8C2" w14:textId="77777777" w:rsidR="003A6853" w:rsidRPr="003A6853" w:rsidRDefault="003A6853" w:rsidP="003A6853">
      <w:pPr>
        <w:pStyle w:val="Bibliography"/>
      </w:pPr>
      <w:r w:rsidRPr="003A6853">
        <w:t>Geihsler, M. R., and D. R. Holder. 1983. Status of fish populations in Georgia ponds 1‐4 years after stocking 3:189–196.</w:t>
      </w:r>
    </w:p>
    <w:p w14:paraId="482C2A4E" w14:textId="77777777" w:rsidR="003A6853" w:rsidRPr="003A6853" w:rsidRDefault="003A6853" w:rsidP="003A6853">
      <w:pPr>
        <w:pStyle w:val="Bibliography"/>
      </w:pPr>
      <w:r w:rsidRPr="003A6853">
        <w:t>Guy, C. S., and D. W. Willis. 1990. Structural relationships of Largemouth Bass and Bluegill populations in South Dakota ponds. North American Journal of Fisheries Management 10(3):338–343.</w:t>
      </w:r>
    </w:p>
    <w:p w14:paraId="615FC7AD" w14:textId="77777777" w:rsidR="003A6853" w:rsidRPr="003A6853" w:rsidRDefault="003A6853" w:rsidP="003A6853">
      <w:pPr>
        <w:pStyle w:val="Bibliography"/>
      </w:pPr>
      <w:r w:rsidRPr="003A6853">
        <w:t xml:space="preserve">Haley, N. V., R. A. Wright, D. R. DeVries, and M. S. Allen. 2012. Privately owned small impoundments in central Alabama: a survey and evaluation of management techniques </w:t>
      </w:r>
      <w:r w:rsidRPr="003A6853">
        <w:lastRenderedPageBreak/>
        <w:t>for Largemouth Bass and Bluegill. North American Journal of Fisheries Management 32(6):1180–1190.</w:t>
      </w:r>
    </w:p>
    <w:p w14:paraId="327C33C8" w14:textId="77777777" w:rsidR="003A6853" w:rsidRPr="003A6853" w:rsidRDefault="003A6853" w:rsidP="003A6853">
      <w:pPr>
        <w:pStyle w:val="Bibliography"/>
      </w:pPr>
      <w:r w:rsidRPr="003A6853">
        <w:t>Hangsleben, M. A., M. S. Allen, and D. C. Gwinn. 2013. Evaluation of electrofishing catch per unit effort for indexing fish abundance in Florida Lakes. Transactions of the American Fisheries Society 142(1):247–256.</w:t>
      </w:r>
    </w:p>
    <w:p w14:paraId="61DB43C4" w14:textId="77777777" w:rsidR="003A6853" w:rsidRPr="003A6853" w:rsidRDefault="003A6853" w:rsidP="003A6853">
      <w:pPr>
        <w:pStyle w:val="Bibliography"/>
      </w:pPr>
      <w:r w:rsidRPr="003A6853">
        <w:t>Heath, M. R. 1992. Field investigations of the early life stages of marine fish. Advances in Marine Biology 28:1–174.</w:t>
      </w:r>
    </w:p>
    <w:p w14:paraId="33C39450" w14:textId="77777777" w:rsidR="003A6853" w:rsidRPr="003A6853" w:rsidRDefault="003A6853" w:rsidP="003A6853">
      <w:pPr>
        <w:pStyle w:val="Bibliography"/>
      </w:pPr>
      <w:r w:rsidRPr="003A6853">
        <w:t>Jackson, J. R., and R. L. Noble. 1995. Selectivity of sampling methods for juvenile Largemouth Bass in assessments of recruitment processes. North American Journal of Fisheries Management 15(2):408–418.</w:t>
      </w:r>
    </w:p>
    <w:p w14:paraId="711DA04B" w14:textId="77777777" w:rsidR="003A6853" w:rsidRPr="003A6853" w:rsidRDefault="003A6853" w:rsidP="003A6853">
      <w:pPr>
        <w:pStyle w:val="Bibliography"/>
      </w:pPr>
      <w:r w:rsidRPr="003A6853">
        <w:t>Kelso, W. E. 1983. Trophic overlap and competition among juvenile littoral fishes in Claytor Lake, Virginia. Doctoral dissertation. Virginia Polytechnic Institute and State University, Blacksburg.</w:t>
      </w:r>
    </w:p>
    <w:p w14:paraId="189B5848" w14:textId="77777777" w:rsidR="003A6853" w:rsidRPr="003A6853" w:rsidRDefault="003A6853" w:rsidP="003A6853">
      <w:pPr>
        <w:pStyle w:val="Bibliography"/>
      </w:pPr>
      <w:r w:rsidRPr="003A6853">
        <w:t>Kramer, R. H., and L. L. Smith. 1962. Formation of year classes in Largemouth Bass. Transactions of the American Fisheries Society 91(1):29–41.</w:t>
      </w:r>
    </w:p>
    <w:p w14:paraId="1A967F86" w14:textId="77777777" w:rsidR="003A6853" w:rsidRPr="003A6853" w:rsidRDefault="003A6853" w:rsidP="003A6853">
      <w:pPr>
        <w:pStyle w:val="Bibliography"/>
      </w:pPr>
      <w:r w:rsidRPr="003A6853">
        <w:t>Laarman, P. W., and J. C. Schneider. 2004. Maturity and fecundity of Largemouth Bass as a function of age and size. Michigan, University of Michigan Library, Fisheries Research, Report 1931, Ann Arbor.</w:t>
      </w:r>
    </w:p>
    <w:p w14:paraId="1AA70874" w14:textId="77777777" w:rsidR="003A6853" w:rsidRPr="003A6853" w:rsidRDefault="003A6853" w:rsidP="003A6853">
      <w:pPr>
        <w:pStyle w:val="Bibliography"/>
      </w:pPr>
      <w:r w:rsidRPr="003A6853">
        <w:t>Ludsin, S. A., and D. R. DeVries. 1997. First-year recruitment of Largemouth Bass: the interdependency of early life stages. Ecological Applications 7(3):1024–1038.</w:t>
      </w:r>
    </w:p>
    <w:p w14:paraId="14FC1CA4" w14:textId="77777777" w:rsidR="003A6853" w:rsidRPr="003A6853" w:rsidRDefault="003A6853" w:rsidP="003A6853">
      <w:pPr>
        <w:pStyle w:val="Bibliography"/>
      </w:pPr>
      <w:r w:rsidRPr="003A6853">
        <w:t>McClay, W. 2000. Rotenone use in North America (1988–1997). Fisheries 25(5):15–21.</w:t>
      </w:r>
    </w:p>
    <w:p w14:paraId="26E37288" w14:textId="77777777" w:rsidR="003A6853" w:rsidRPr="003A6853" w:rsidRDefault="003A6853" w:rsidP="003A6853">
      <w:pPr>
        <w:pStyle w:val="Bibliography"/>
      </w:pPr>
      <w:r w:rsidRPr="003A6853">
        <w:t>McHugh, J. J. 1990. Responses of Bluegills and Crappies to reduced abundance of Largemouth Bass in two Alabama impoundments. North American Journal of Fisheries Management 10(3):344–351.</w:t>
      </w:r>
    </w:p>
    <w:p w14:paraId="7EAD92A9" w14:textId="77777777" w:rsidR="003A6853" w:rsidRPr="003A6853" w:rsidRDefault="003A6853" w:rsidP="003A6853">
      <w:pPr>
        <w:pStyle w:val="Bibliography"/>
      </w:pPr>
      <w:r w:rsidRPr="003A6853">
        <w:t>Miranda, L. E., and W. D. Hubbard. 1994a. Length-dependent winter survival and lipid composition of age-0 Largemouth Bass in Bay Springs Reservoir, Mississippi. Transactions of the American Fisheries Society 123(1):80–87.</w:t>
      </w:r>
    </w:p>
    <w:p w14:paraId="63E053A1" w14:textId="77777777" w:rsidR="003A6853" w:rsidRPr="003A6853" w:rsidRDefault="003A6853" w:rsidP="003A6853">
      <w:pPr>
        <w:pStyle w:val="Bibliography"/>
      </w:pPr>
      <w:r w:rsidRPr="003A6853">
        <w:t>Miranda, L. E., and W. D. Hubbard. 1994b. Winter survival of age-0 Largemouth Bass relative to size, predators, and shelter. North American Journal of Fisheries Management 14(4):790–796.</w:t>
      </w:r>
    </w:p>
    <w:p w14:paraId="2FF5399B" w14:textId="77777777" w:rsidR="003A6853" w:rsidRPr="003A6853" w:rsidRDefault="003A6853" w:rsidP="003A6853">
      <w:pPr>
        <w:pStyle w:val="Bibliography"/>
      </w:pPr>
      <w:r w:rsidRPr="003A6853">
        <w:t>Moyle, P. B. 1976. Inland fishes of California. University of California Press, Berkeley.</w:t>
      </w:r>
    </w:p>
    <w:p w14:paraId="6DAFBB49" w14:textId="77777777" w:rsidR="003A6853" w:rsidRPr="003A6853" w:rsidRDefault="003A6853" w:rsidP="003A6853">
      <w:pPr>
        <w:pStyle w:val="Bibliography"/>
      </w:pPr>
      <w:r w:rsidRPr="003A6853">
        <w:t xml:space="preserve">Novinger, G. D., and R. E. Legler. 1978. Bluegill population structure and dynamics. Pages 37–49 </w:t>
      </w:r>
      <w:r w:rsidRPr="003A6853">
        <w:rPr>
          <w:i/>
          <w:iCs/>
        </w:rPr>
        <w:t>in</w:t>
      </w:r>
      <w:r w:rsidRPr="003A6853">
        <w:t xml:space="preserve"> G. Novinger and J. G. Dillard, editors. New approaches to the management of small impoundments. American Fisheries Society, North Central Division, Special Publication 5, Bethesda, Maryland.</w:t>
      </w:r>
    </w:p>
    <w:p w14:paraId="09B0C068" w14:textId="77777777" w:rsidR="003A6853" w:rsidRPr="003A6853" w:rsidRDefault="003A6853" w:rsidP="003A6853">
      <w:pPr>
        <w:pStyle w:val="Bibliography"/>
      </w:pPr>
      <w:r w:rsidRPr="003A6853">
        <w:t xml:space="preserve">Quinn, S. 1996. Trends in regulatory and voluntary catch-and-release fishing. Pages 152–162 </w:t>
      </w:r>
      <w:r w:rsidRPr="003A6853">
        <w:rPr>
          <w:i/>
          <w:iCs/>
        </w:rPr>
        <w:t>in</w:t>
      </w:r>
      <w:r w:rsidRPr="003A6853">
        <w:t xml:space="preserve"> L. E. Miranda and D. R. DeVries, editors. Multidimensional approaches to reservoir fisheries management. American Fisheries Society, Symposium 16, Bethesda, Maryland.</w:t>
      </w:r>
    </w:p>
    <w:p w14:paraId="5CD20403" w14:textId="77777777" w:rsidR="003A6853" w:rsidRPr="003A6853" w:rsidRDefault="003A6853" w:rsidP="003A6853">
      <w:pPr>
        <w:pStyle w:val="Bibliography"/>
      </w:pPr>
      <w:r w:rsidRPr="003A6853">
        <w:t>R Core Team. 2022. R: a language and environment for statistical computing. R Foundation for Statistical Computing, Vienna, Austria.</w:t>
      </w:r>
    </w:p>
    <w:p w14:paraId="7FF0C3B3" w14:textId="77777777" w:rsidR="003A6853" w:rsidRPr="003A6853" w:rsidRDefault="003A6853" w:rsidP="003A6853">
      <w:pPr>
        <w:pStyle w:val="Bibliography"/>
      </w:pPr>
      <w:r w:rsidRPr="003A6853">
        <w:t>Renwick, W. H., S. V. Smith, J. D. Bartley, and R. W. Buddemeier. 2005. The role of impoundments in the sediment budget of the conterminous United States. Geomorphology 71(1–2):99–111.</w:t>
      </w:r>
    </w:p>
    <w:p w14:paraId="52909759" w14:textId="77777777" w:rsidR="003A6853" w:rsidRPr="003A6853" w:rsidRDefault="003A6853" w:rsidP="003A6853">
      <w:pPr>
        <w:pStyle w:val="Bibliography"/>
      </w:pPr>
      <w:r w:rsidRPr="003A6853">
        <w:t xml:space="preserve">Reynolds, J. B., and A. L. Kolz. 2012. Electrofishing. Pages 305–361 </w:t>
      </w:r>
      <w:r w:rsidRPr="003A6853">
        <w:rPr>
          <w:i/>
          <w:iCs/>
        </w:rPr>
        <w:t>in</w:t>
      </w:r>
      <w:r w:rsidRPr="003A6853">
        <w:t xml:space="preserve"> A. V. Zale, D. L. Parrish, and T. M. Sutton, editors. Fisheries techniques, 3rd edition. American Fisheries Society, Bethesda, Maryland.</w:t>
      </w:r>
    </w:p>
    <w:p w14:paraId="100B0BC6" w14:textId="77777777" w:rsidR="003A6853" w:rsidRPr="003A6853" w:rsidRDefault="003A6853" w:rsidP="003A6853">
      <w:pPr>
        <w:pStyle w:val="Bibliography"/>
      </w:pPr>
      <w:r w:rsidRPr="003A6853">
        <w:lastRenderedPageBreak/>
        <w:t>Rogers, M. W., and M. S. Allen. 2009. Exploring the generality of recruitment hypotheses for Largemouth Bass along a latitudinal gradient of Florida lakes. Transactions of the American Fisheries Society 138(1):23–37.</w:t>
      </w:r>
    </w:p>
    <w:p w14:paraId="12CF67A0" w14:textId="77777777" w:rsidR="003A6853" w:rsidRPr="003A6853" w:rsidRDefault="003A6853" w:rsidP="003A6853">
      <w:pPr>
        <w:pStyle w:val="Bibliography"/>
      </w:pPr>
      <w:r w:rsidRPr="003A6853">
        <w:t>Rose, K. A., J. H. Cowan, K. O. Winemiller, R. A. Myers, and R. Hilborn. 2001. Compensatory density dependence in fish populations: importance, controversy, understanding and prognosis. Fish and Fisheries 2(4):293–327.</w:t>
      </w:r>
    </w:p>
    <w:p w14:paraId="39C71D8C" w14:textId="77777777" w:rsidR="003A6853" w:rsidRPr="003A6853" w:rsidRDefault="003A6853" w:rsidP="003A6853">
      <w:pPr>
        <w:pStyle w:val="Bibliography"/>
      </w:pPr>
      <w:r w:rsidRPr="003A6853">
        <w:t xml:space="preserve">Sammons, S. M., and M. J. Maceina. 2005. Population size, survival, and growth of Largemouth Bass one year after stocking in four ponds. Pages 241–250 </w:t>
      </w:r>
      <w:r w:rsidRPr="003A6853">
        <w:rPr>
          <w:i/>
          <w:iCs/>
        </w:rPr>
        <w:t>in</w:t>
      </w:r>
      <w:r w:rsidRPr="003A6853">
        <w:t xml:space="preserve"> Proceedings of the Annual Conference of the Southeastern Association of Fish and Wildlife Agencies.</w:t>
      </w:r>
    </w:p>
    <w:p w14:paraId="26C55515" w14:textId="77777777" w:rsidR="003A6853" w:rsidRPr="003A6853" w:rsidRDefault="003A6853" w:rsidP="003A6853">
      <w:pPr>
        <w:pStyle w:val="Bibliography"/>
      </w:pPr>
      <w:r w:rsidRPr="003A6853">
        <w:t>Shelton, W. L., W. D. Davies, T. A. King, and T. J. Timmons. 1979. Variation in the growth of the initial year class of Largemouth Bass in West Point Reservoir, Alabama and Georgia. Transactions of the American Fisheries Society 108(2):142–149.</w:t>
      </w:r>
    </w:p>
    <w:p w14:paraId="7B5DDC92" w14:textId="77777777" w:rsidR="003A6853" w:rsidRPr="003A6853" w:rsidRDefault="003A6853" w:rsidP="003A6853">
      <w:pPr>
        <w:pStyle w:val="Bibliography"/>
      </w:pPr>
      <w:r w:rsidRPr="003A6853">
        <w:t>Shoup, D. E., and C. R. Broderius. 2018. Effects of vegetation density on the ontogeny to piscivory of juvenile Largemouth Bass. North American Journal of Fisheries Management 38(3):630–638.</w:t>
      </w:r>
    </w:p>
    <w:p w14:paraId="5AE3B3FD" w14:textId="77777777" w:rsidR="003A6853" w:rsidRPr="003A6853" w:rsidRDefault="003A6853" w:rsidP="003A6853">
      <w:pPr>
        <w:pStyle w:val="Bibliography"/>
      </w:pPr>
      <w:r w:rsidRPr="003A6853">
        <w:t>Smith, S. L. 1976. Behavioral suppression of spawning in Largemouth Bass by interspecific competition for space within spawning areas. Transactions of the American Fisheries Society 105(6):682–685.</w:t>
      </w:r>
    </w:p>
    <w:p w14:paraId="6C7CE0ED" w14:textId="77777777" w:rsidR="003A6853" w:rsidRPr="003A6853" w:rsidRDefault="003A6853" w:rsidP="003A6853">
      <w:pPr>
        <w:pStyle w:val="Bibliography"/>
      </w:pPr>
      <w:r w:rsidRPr="003A6853">
        <w:t xml:space="preserve">Smitherman, R. O. 1975. Experimental species associations of basses in Alabama ponds. Pages 76–84 </w:t>
      </w:r>
      <w:r w:rsidRPr="003A6853">
        <w:rPr>
          <w:i/>
          <w:iCs/>
        </w:rPr>
        <w:t>in</w:t>
      </w:r>
      <w:r w:rsidRPr="003A6853">
        <w:t xml:space="preserve"> R. H. Stroud and H. Clepper, editors. Black bass biology and management. Sport Fishing Institute, Washington, D. C., USA.</w:t>
      </w:r>
    </w:p>
    <w:p w14:paraId="0DCDD325" w14:textId="77777777" w:rsidR="003A6853" w:rsidRPr="003A6853" w:rsidRDefault="003A6853" w:rsidP="003A6853">
      <w:pPr>
        <w:pStyle w:val="Bibliography"/>
      </w:pPr>
      <w:r w:rsidRPr="003A6853">
        <w:t>Stewart-Oaten, A., W. W. Murdoch, and K. R. Parker. 1986. Environmental impact assessment: “pseudoreplication” in time? Ecology 67(4):929–940.</w:t>
      </w:r>
    </w:p>
    <w:p w14:paraId="2C29ED69" w14:textId="77777777" w:rsidR="003A6853" w:rsidRPr="003A6853" w:rsidRDefault="003A6853" w:rsidP="003A6853">
      <w:pPr>
        <w:pStyle w:val="Bibliography"/>
      </w:pPr>
      <w:r w:rsidRPr="003A6853">
        <w:t>Swingle, H. S. 1950. Relationships and dynamics of balanced and unbalanced fish populations. Alabama Agricultural Experiment Station Bulletin, Alabama Polytechnical Institute, Auburn.</w:t>
      </w:r>
    </w:p>
    <w:p w14:paraId="5F85AD1C" w14:textId="77777777" w:rsidR="003A6853" w:rsidRPr="003A6853" w:rsidRDefault="003A6853" w:rsidP="003A6853">
      <w:pPr>
        <w:pStyle w:val="Bibliography"/>
      </w:pPr>
      <w:r w:rsidRPr="003A6853">
        <w:t xml:space="preserve">Swingle, H. S. 1970. History of warmwater pond culture in the United States. Pages 95–105 </w:t>
      </w:r>
      <w:r w:rsidRPr="003A6853">
        <w:rPr>
          <w:i/>
          <w:iCs/>
        </w:rPr>
        <w:t>in</w:t>
      </w:r>
      <w:r w:rsidRPr="003A6853">
        <w:t xml:space="preserve"> N. G. Benson, editor. A century of fisheries in North America. American Fisheries Society, Special Publication 7, Bethesda, Maryland.</w:t>
      </w:r>
    </w:p>
    <w:p w14:paraId="264EEE74" w14:textId="77777777" w:rsidR="003A6853" w:rsidRPr="003A6853" w:rsidRDefault="003A6853" w:rsidP="003A6853">
      <w:pPr>
        <w:pStyle w:val="Bibliography"/>
      </w:pPr>
      <w:r w:rsidRPr="003A6853">
        <w:t>Swingle, H. S., and E. V. Smith. 1942. The management of ponds with stunted fish populations. Transactions of the American Fisheries Society 71(1):102–105.</w:t>
      </w:r>
    </w:p>
    <w:p w14:paraId="3D1EA578" w14:textId="77777777" w:rsidR="003A6853" w:rsidRPr="003A6853" w:rsidRDefault="003A6853" w:rsidP="003A6853">
      <w:pPr>
        <w:pStyle w:val="Bibliography"/>
      </w:pPr>
      <w:r w:rsidRPr="003A6853">
        <w:t>U.S. Department of the Interior, U.S. Fish and Wildlife Service and U.S. Department of Commerce, U.S. Census Bureau. 2018. National survey of fishing, hunting, and wildlife-associated recreation. U.S. Fish and Wildlife Service, Washington, D.C.</w:t>
      </w:r>
    </w:p>
    <w:p w14:paraId="5BBEB174" w14:textId="77777777" w:rsidR="003A6853" w:rsidRPr="003A6853" w:rsidRDefault="003A6853" w:rsidP="003A6853">
      <w:pPr>
        <w:pStyle w:val="Bibliography"/>
      </w:pPr>
      <w:r w:rsidRPr="003A6853">
        <w:t>Werner, E. E. 1977. Species packing and niche complementarity in three sunfishes. The American Naturalist 111(979):553–578.</w:t>
      </w:r>
    </w:p>
    <w:p w14:paraId="3DAA8635" w14:textId="77777777" w:rsidR="003A6853" w:rsidRPr="003A6853" w:rsidRDefault="003A6853" w:rsidP="003A6853">
      <w:pPr>
        <w:pStyle w:val="Bibliography"/>
      </w:pPr>
      <w:r w:rsidRPr="003A6853">
        <w:t>Werner, E. E., and D. J. Hall. 1988. Ontogenetic habitat shifts in Bluegill: the foraging rate-predation risk trade-off. Ecology 69(5):1352–1366.</w:t>
      </w:r>
    </w:p>
    <w:p w14:paraId="51EB7BA4" w14:textId="77777777" w:rsidR="003A6853" w:rsidRPr="003A6853" w:rsidRDefault="003A6853" w:rsidP="003A6853">
      <w:pPr>
        <w:pStyle w:val="Bibliography"/>
      </w:pPr>
      <w:r w:rsidRPr="003A6853">
        <w:t xml:space="preserve">Willis, D. W., R. D. Lusk, and J. W. Slipke. 2010. Farm ponds and small impoundments. Pages 501–543 </w:t>
      </w:r>
      <w:r w:rsidRPr="003A6853">
        <w:rPr>
          <w:i/>
          <w:iCs/>
        </w:rPr>
        <w:t>in</w:t>
      </w:r>
      <w:r w:rsidRPr="003A6853">
        <w:t xml:space="preserve"> W. A. Hubert and M. C. Quist, editors. Inland fisheries management in North America, third edition.</w:t>
      </w:r>
    </w:p>
    <w:p w14:paraId="51F31AFE" w14:textId="77777777" w:rsidR="003A6853" w:rsidRPr="003A6853" w:rsidRDefault="003A6853" w:rsidP="003A6853">
      <w:pPr>
        <w:pStyle w:val="Bibliography"/>
      </w:pPr>
      <w:r w:rsidRPr="003A6853">
        <w:t xml:space="preserve">Willis, D. W., and B. R. Murphy. 1996. Planning for sampling. Pages 1–15 </w:t>
      </w:r>
      <w:r w:rsidRPr="003A6853">
        <w:rPr>
          <w:i/>
          <w:iCs/>
        </w:rPr>
        <w:t>in</w:t>
      </w:r>
      <w:r w:rsidRPr="003A6853">
        <w:t xml:space="preserve"> B. R. Murphy and D. W. Willis, editors. Fisheries techniques, 2nd edition. American Fisheries Society, Bethesda, Maryland.</w:t>
      </w:r>
    </w:p>
    <w:p w14:paraId="765F68FF" w14:textId="77777777" w:rsidR="003A6853" w:rsidRPr="003A6853" w:rsidRDefault="003A6853" w:rsidP="003A6853">
      <w:pPr>
        <w:pStyle w:val="Bibliography"/>
      </w:pPr>
      <w:r w:rsidRPr="003A6853">
        <w:lastRenderedPageBreak/>
        <w:t xml:space="preserve">Willis, D. W., and J. W. Neal. 2012. Small impoundments and the history of their management. Pages 3–20 </w:t>
      </w:r>
      <w:r w:rsidRPr="003A6853">
        <w:rPr>
          <w:i/>
          <w:iCs/>
        </w:rPr>
        <w:t>in</w:t>
      </w:r>
      <w:r w:rsidRPr="003A6853">
        <w:t xml:space="preserve"> J. W. Neal and D. W. Willis, editors. Small impoundment management in North America. American Fisheries Society, Bethesda, Maryland.</w:t>
      </w:r>
    </w:p>
    <w:p w14:paraId="454BFFF7" w14:textId="77777777" w:rsidR="003A6853" w:rsidRPr="003A6853" w:rsidRDefault="003A6853" w:rsidP="003A6853">
      <w:pPr>
        <w:pStyle w:val="Bibliography"/>
      </w:pPr>
      <w:r w:rsidRPr="003A6853">
        <w:t xml:space="preserve">Wright, R. A., and C. E. Kraft. 2012. Stocking strategies for recreational small impoundments. Page </w:t>
      </w:r>
      <w:r w:rsidRPr="003A6853">
        <w:rPr>
          <w:i/>
          <w:iCs/>
        </w:rPr>
        <w:t>in</w:t>
      </w:r>
      <w:r w:rsidRPr="003A6853">
        <w:t xml:space="preserve"> J. W. Neal and D. W. Willis, editors. Small impoundment management in North America. American Fisheries Society, Bethesda, Maryland.</w:t>
      </w:r>
    </w:p>
    <w:p w14:paraId="0FA76DFE" w14:textId="77777777" w:rsidR="003A6853" w:rsidRPr="003A6853" w:rsidRDefault="003A6853" w:rsidP="003A6853">
      <w:pPr>
        <w:pStyle w:val="Bibliography"/>
      </w:pPr>
      <w:r w:rsidRPr="003A6853">
        <w:t xml:space="preserve">Zweiacker, P. L., and R. C. Summerfelt. 1974. Seasonal variation in food and diet periodicity in feeding of northern Largemouth Bass, </w:t>
      </w:r>
      <w:r w:rsidRPr="003A6853">
        <w:rPr>
          <w:i/>
          <w:iCs/>
        </w:rPr>
        <w:t>Micropterus salmoides</w:t>
      </w:r>
      <w:r w:rsidRPr="003A6853">
        <w:t xml:space="preserve"> (Lacepede) in an Oklahoma reservoir. Proceedings of the Annual Conference of the Southeastern Association of Game and Fish Commissioners 27:579–591.</w:t>
      </w:r>
    </w:p>
    <w:p w14:paraId="1D671FE1" w14:textId="33651059" w:rsidR="00EA5F30" w:rsidRDefault="004F41A8" w:rsidP="00EA5F30">
      <w:pPr>
        <w:pStyle w:val="Bibliography"/>
      </w:pPr>
      <w:r>
        <w:fldChar w:fldCharType="end"/>
      </w:r>
    </w:p>
    <w:p w14:paraId="2076F416" w14:textId="2FDB3093" w:rsidR="00C77A17" w:rsidRDefault="00C77A17" w:rsidP="00EA5F30">
      <w:pPr>
        <w:pStyle w:val="Bibliography"/>
        <w:ind w:left="0" w:firstLine="0"/>
      </w:pPr>
    </w:p>
    <w:sectPr w:rsidR="00C77A17" w:rsidSect="0069401D">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04863" w14:textId="77777777" w:rsidR="00751116" w:rsidRDefault="00751116" w:rsidP="005723B5">
      <w:r>
        <w:separator/>
      </w:r>
    </w:p>
  </w:endnote>
  <w:endnote w:type="continuationSeparator" w:id="0">
    <w:p w14:paraId="7AD7184B" w14:textId="77777777" w:rsidR="00751116" w:rsidRDefault="00751116"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1BE52" w14:textId="77777777" w:rsidR="00751116" w:rsidRDefault="00751116" w:rsidP="005723B5">
      <w:r>
        <w:separator/>
      </w:r>
    </w:p>
  </w:footnote>
  <w:footnote w:type="continuationSeparator" w:id="0">
    <w:p w14:paraId="0DEBDE68" w14:textId="77777777" w:rsidR="00751116" w:rsidRDefault="00751116"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77EA"/>
    <w:rsid w:val="007410CE"/>
    <w:rsid w:val="00747514"/>
    <w:rsid w:val="00751116"/>
    <w:rsid w:val="00760DB5"/>
    <w:rsid w:val="0076131B"/>
    <w:rsid w:val="00767D9F"/>
    <w:rsid w:val="007813C2"/>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555"/>
    <w:rsid w:val="00C77A17"/>
    <w:rsid w:val="00CA0CF6"/>
    <w:rsid w:val="00CA54D6"/>
    <w:rsid w:val="00CC359F"/>
    <w:rsid w:val="00CC5F9D"/>
    <w:rsid w:val="00CD1DCA"/>
    <w:rsid w:val="00CD774F"/>
    <w:rsid w:val="00D13690"/>
    <w:rsid w:val="00D13845"/>
    <w:rsid w:val="00D32286"/>
    <w:rsid w:val="00D32FB9"/>
    <w:rsid w:val="00D344E3"/>
    <w:rsid w:val="00D57C58"/>
    <w:rsid w:val="00D57C59"/>
    <w:rsid w:val="00D608C0"/>
    <w:rsid w:val="00D63D0F"/>
    <w:rsid w:val="00D72313"/>
    <w:rsid w:val="00D83BDE"/>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359F8"/>
    <w:rsid w:val="00F4365F"/>
    <w:rsid w:val="00F463D1"/>
    <w:rsid w:val="00F51B68"/>
    <w:rsid w:val="00F6641B"/>
    <w:rsid w:val="00F66C4E"/>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09</TotalTime>
  <Pages>26</Pages>
  <Words>24268</Words>
  <Characters>138334</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1</cp:revision>
  <cp:lastPrinted>2023-01-18T18:49:00Z</cp:lastPrinted>
  <dcterms:created xsi:type="dcterms:W3CDTF">2021-09-27T12:56:00Z</dcterms:created>
  <dcterms:modified xsi:type="dcterms:W3CDTF">2023-03-30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ZtPAGNw"/&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